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97DDA" w14:textId="35424E91" w:rsidR="008A3AD8" w:rsidRDefault="008A3AD8" w:rsidP="008D56B7">
      <w:pPr>
        <w:pStyle w:val="TOCHeading"/>
        <w:spacing w:line="360" w:lineRule="auto"/>
        <w:outlineLvl w:val="0"/>
      </w:pPr>
    </w:p>
    <w:sdt>
      <w:sdtPr>
        <w:rPr>
          <w:rFonts w:asciiTheme="minorHAnsi" w:eastAsiaTheme="minorHAnsi" w:hAnsiTheme="minorHAnsi" w:cstheme="minorBidi"/>
          <w:color w:val="auto"/>
          <w:sz w:val="22"/>
          <w:szCs w:val="22"/>
        </w:rPr>
        <w:id w:val="441186044"/>
        <w:docPartObj>
          <w:docPartGallery w:val="Table of Contents"/>
          <w:docPartUnique/>
        </w:docPartObj>
      </w:sdtPr>
      <w:sdtEndPr>
        <w:rPr>
          <w:b/>
          <w:bCs/>
          <w:noProof/>
        </w:rPr>
      </w:sdtEndPr>
      <w:sdtContent>
        <w:p w14:paraId="7FC04642" w14:textId="6EA3634F" w:rsidR="008A3AD8" w:rsidRDefault="008A3AD8">
          <w:pPr>
            <w:pStyle w:val="TOCHeading"/>
          </w:pPr>
          <w:r>
            <w:t>Contents</w:t>
          </w:r>
        </w:p>
        <w:p w14:paraId="38DD8BB3" w14:textId="595436E9" w:rsidR="00B91552" w:rsidRDefault="009961C4">
          <w:pPr>
            <w:pStyle w:val="TOC1"/>
            <w:tabs>
              <w:tab w:val="right" w:leader="dot" w:pos="9120"/>
            </w:tabs>
            <w:rPr>
              <w:rFonts w:eastAsiaTheme="minorEastAsia"/>
              <w:noProof/>
            </w:rPr>
          </w:pPr>
          <w:r>
            <w:fldChar w:fldCharType="begin"/>
          </w:r>
          <w:r>
            <w:instrText xml:space="preserve"> TOC \o "1-5" \h \z \u </w:instrText>
          </w:r>
          <w:r>
            <w:fldChar w:fldCharType="separate"/>
          </w:r>
          <w:hyperlink w:anchor="_Toc529958327" w:history="1">
            <w:r w:rsidR="00B91552" w:rsidRPr="00306146">
              <w:rPr>
                <w:rStyle w:val="Hyperlink"/>
                <w:rFonts w:ascii="Times New Roman" w:hAnsi="Times New Roman" w:cs="Times New Roman"/>
                <w:b/>
                <w:noProof/>
              </w:rPr>
              <w:t>Chapter 01</w:t>
            </w:r>
            <w:r w:rsidR="00B91552">
              <w:rPr>
                <w:noProof/>
                <w:webHidden/>
              </w:rPr>
              <w:tab/>
            </w:r>
            <w:r w:rsidR="00B91552">
              <w:rPr>
                <w:noProof/>
                <w:webHidden/>
              </w:rPr>
              <w:fldChar w:fldCharType="begin"/>
            </w:r>
            <w:r w:rsidR="00B91552">
              <w:rPr>
                <w:noProof/>
                <w:webHidden/>
              </w:rPr>
              <w:instrText xml:space="preserve"> PAGEREF _Toc529958327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26451610" w14:textId="5546F47B" w:rsidR="00B91552" w:rsidRDefault="00213CBB">
          <w:pPr>
            <w:pStyle w:val="TOC1"/>
            <w:tabs>
              <w:tab w:val="right" w:leader="dot" w:pos="9120"/>
            </w:tabs>
            <w:rPr>
              <w:rFonts w:eastAsiaTheme="minorEastAsia"/>
              <w:noProof/>
            </w:rPr>
          </w:pPr>
          <w:hyperlink w:anchor="_Toc529958328" w:history="1">
            <w:r w:rsidR="00B91552" w:rsidRPr="00306146">
              <w:rPr>
                <w:rStyle w:val="Hyperlink"/>
                <w:rFonts w:ascii="Times New Roman" w:hAnsi="Times New Roman" w:cs="Times New Roman"/>
                <w:b/>
                <w:noProof/>
              </w:rPr>
              <w:t>Introduction</w:t>
            </w:r>
            <w:r w:rsidR="00B91552">
              <w:rPr>
                <w:noProof/>
                <w:webHidden/>
              </w:rPr>
              <w:tab/>
            </w:r>
            <w:r w:rsidR="00B91552">
              <w:rPr>
                <w:noProof/>
                <w:webHidden/>
              </w:rPr>
              <w:fldChar w:fldCharType="begin"/>
            </w:r>
            <w:r w:rsidR="00B91552">
              <w:rPr>
                <w:noProof/>
                <w:webHidden/>
              </w:rPr>
              <w:instrText xml:space="preserve"> PAGEREF _Toc529958328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436C3AF4" w14:textId="2BBDF4DE" w:rsidR="00B91552" w:rsidRDefault="00213CBB">
          <w:pPr>
            <w:pStyle w:val="TOC2"/>
            <w:tabs>
              <w:tab w:val="right" w:leader="dot" w:pos="9120"/>
            </w:tabs>
            <w:rPr>
              <w:rFonts w:eastAsiaTheme="minorEastAsia"/>
              <w:noProof/>
            </w:rPr>
          </w:pPr>
          <w:hyperlink w:anchor="_Toc529958329" w:history="1">
            <w:r w:rsidR="00B91552" w:rsidRPr="00306146">
              <w:rPr>
                <w:rStyle w:val="Hyperlink"/>
                <w:rFonts w:ascii="Times New Roman" w:hAnsi="Times New Roman" w:cs="Times New Roman"/>
                <w:b/>
                <w:noProof/>
              </w:rPr>
              <w:t>1.1 Objectives</w:t>
            </w:r>
            <w:r w:rsidR="00B91552">
              <w:rPr>
                <w:noProof/>
                <w:webHidden/>
              </w:rPr>
              <w:tab/>
            </w:r>
            <w:r w:rsidR="00B91552">
              <w:rPr>
                <w:noProof/>
                <w:webHidden/>
              </w:rPr>
              <w:fldChar w:fldCharType="begin"/>
            </w:r>
            <w:r w:rsidR="00B91552">
              <w:rPr>
                <w:noProof/>
                <w:webHidden/>
              </w:rPr>
              <w:instrText xml:space="preserve"> PAGEREF _Toc529958329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2A1E85FF" w14:textId="4F176206" w:rsidR="00B91552" w:rsidRDefault="00213CBB">
          <w:pPr>
            <w:pStyle w:val="TOC3"/>
            <w:tabs>
              <w:tab w:val="right" w:leader="dot" w:pos="9120"/>
            </w:tabs>
            <w:rPr>
              <w:rFonts w:eastAsiaTheme="minorEastAsia"/>
              <w:noProof/>
            </w:rPr>
          </w:pPr>
          <w:hyperlink w:anchor="_Toc529958330" w:history="1">
            <w:r w:rsidR="00B91552" w:rsidRPr="00306146">
              <w:rPr>
                <w:rStyle w:val="Hyperlink"/>
                <w:rFonts w:ascii="Times New Roman" w:hAnsi="Times New Roman" w:cs="Times New Roman"/>
                <w:b/>
                <w:noProof/>
              </w:rPr>
              <w:t>1.1.1 General</w:t>
            </w:r>
            <w:r w:rsidR="00B91552">
              <w:rPr>
                <w:noProof/>
                <w:webHidden/>
              </w:rPr>
              <w:tab/>
            </w:r>
            <w:r w:rsidR="00B91552">
              <w:rPr>
                <w:noProof/>
                <w:webHidden/>
              </w:rPr>
              <w:fldChar w:fldCharType="begin"/>
            </w:r>
            <w:r w:rsidR="00B91552">
              <w:rPr>
                <w:noProof/>
                <w:webHidden/>
              </w:rPr>
              <w:instrText xml:space="preserve"> PAGEREF _Toc529958330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70075BEE" w14:textId="4E265F60" w:rsidR="00B91552" w:rsidRDefault="00213CBB">
          <w:pPr>
            <w:pStyle w:val="TOC3"/>
            <w:tabs>
              <w:tab w:val="right" w:leader="dot" w:pos="9120"/>
            </w:tabs>
            <w:rPr>
              <w:rFonts w:eastAsiaTheme="minorEastAsia"/>
              <w:noProof/>
            </w:rPr>
          </w:pPr>
          <w:hyperlink w:anchor="_Toc529958331" w:history="1">
            <w:r w:rsidR="00B91552" w:rsidRPr="00306146">
              <w:rPr>
                <w:rStyle w:val="Hyperlink"/>
                <w:rFonts w:ascii="Times New Roman" w:hAnsi="Times New Roman" w:cs="Times New Roman"/>
                <w:b/>
                <w:noProof/>
              </w:rPr>
              <w:t>1.1.2 Specific</w:t>
            </w:r>
            <w:r w:rsidR="00B91552">
              <w:rPr>
                <w:noProof/>
                <w:webHidden/>
              </w:rPr>
              <w:tab/>
            </w:r>
            <w:r w:rsidR="00B91552">
              <w:rPr>
                <w:noProof/>
                <w:webHidden/>
              </w:rPr>
              <w:fldChar w:fldCharType="begin"/>
            </w:r>
            <w:r w:rsidR="00B91552">
              <w:rPr>
                <w:noProof/>
                <w:webHidden/>
              </w:rPr>
              <w:instrText xml:space="preserve"> PAGEREF _Toc529958331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655EA08F" w14:textId="5095E206" w:rsidR="00B91552" w:rsidRDefault="00213CBB">
          <w:pPr>
            <w:pStyle w:val="TOC1"/>
            <w:tabs>
              <w:tab w:val="right" w:leader="dot" w:pos="9120"/>
            </w:tabs>
            <w:rPr>
              <w:rFonts w:eastAsiaTheme="minorEastAsia"/>
              <w:noProof/>
            </w:rPr>
          </w:pPr>
          <w:hyperlink w:anchor="_Toc529958332" w:history="1">
            <w:r w:rsidR="00B91552" w:rsidRPr="00306146">
              <w:rPr>
                <w:rStyle w:val="Hyperlink"/>
                <w:rFonts w:ascii="Times New Roman" w:hAnsi="Times New Roman" w:cs="Times New Roman"/>
                <w:b/>
                <w:noProof/>
              </w:rPr>
              <w:t>Chapter 02</w:t>
            </w:r>
            <w:r w:rsidR="00B91552">
              <w:rPr>
                <w:noProof/>
                <w:webHidden/>
              </w:rPr>
              <w:tab/>
            </w:r>
            <w:r w:rsidR="00B91552">
              <w:rPr>
                <w:noProof/>
                <w:webHidden/>
              </w:rPr>
              <w:fldChar w:fldCharType="begin"/>
            </w:r>
            <w:r w:rsidR="00B91552">
              <w:rPr>
                <w:noProof/>
                <w:webHidden/>
              </w:rPr>
              <w:instrText xml:space="preserve"> PAGEREF _Toc529958332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7A428BC0" w14:textId="6CDBBAB3" w:rsidR="00B91552" w:rsidRDefault="00213CBB">
          <w:pPr>
            <w:pStyle w:val="TOC1"/>
            <w:tabs>
              <w:tab w:val="right" w:leader="dot" w:pos="9120"/>
            </w:tabs>
            <w:rPr>
              <w:rFonts w:eastAsiaTheme="minorEastAsia"/>
              <w:noProof/>
            </w:rPr>
          </w:pPr>
          <w:hyperlink w:anchor="_Toc529958333" w:history="1">
            <w:r w:rsidR="00B91552" w:rsidRPr="00306146">
              <w:rPr>
                <w:rStyle w:val="Hyperlink"/>
                <w:rFonts w:ascii="Times New Roman" w:hAnsi="Times New Roman" w:cs="Times New Roman"/>
                <w:b/>
                <w:noProof/>
              </w:rPr>
              <w:t>Literature Review</w:t>
            </w:r>
            <w:r w:rsidR="00B91552">
              <w:rPr>
                <w:noProof/>
                <w:webHidden/>
              </w:rPr>
              <w:tab/>
            </w:r>
            <w:r w:rsidR="00B91552">
              <w:rPr>
                <w:noProof/>
                <w:webHidden/>
              </w:rPr>
              <w:fldChar w:fldCharType="begin"/>
            </w:r>
            <w:r w:rsidR="00B91552">
              <w:rPr>
                <w:noProof/>
                <w:webHidden/>
              </w:rPr>
              <w:instrText xml:space="preserve"> PAGEREF _Toc529958333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65F843FA" w14:textId="7B25A7D3" w:rsidR="00B91552" w:rsidRDefault="00213CBB">
          <w:pPr>
            <w:pStyle w:val="TOC2"/>
            <w:tabs>
              <w:tab w:val="right" w:leader="dot" w:pos="9120"/>
            </w:tabs>
            <w:rPr>
              <w:rFonts w:eastAsiaTheme="minorEastAsia"/>
              <w:noProof/>
            </w:rPr>
          </w:pPr>
          <w:hyperlink w:anchor="_Toc529958334" w:history="1">
            <w:r w:rsidR="00B91552" w:rsidRPr="00306146">
              <w:rPr>
                <w:rStyle w:val="Hyperlink"/>
                <w:rFonts w:ascii="Times New Roman" w:hAnsi="Times New Roman" w:cs="Times New Roman"/>
                <w:b/>
                <w:noProof/>
              </w:rPr>
              <w:t>2.1 Rice plant</w:t>
            </w:r>
            <w:r w:rsidR="00B91552">
              <w:rPr>
                <w:noProof/>
                <w:webHidden/>
              </w:rPr>
              <w:tab/>
            </w:r>
            <w:r w:rsidR="00B91552">
              <w:rPr>
                <w:noProof/>
                <w:webHidden/>
              </w:rPr>
              <w:fldChar w:fldCharType="begin"/>
            </w:r>
            <w:r w:rsidR="00B91552">
              <w:rPr>
                <w:noProof/>
                <w:webHidden/>
              </w:rPr>
              <w:instrText xml:space="preserve"> PAGEREF _Toc529958334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0054B826" w14:textId="04B95D65" w:rsidR="00B91552" w:rsidRDefault="00213CBB">
          <w:pPr>
            <w:pStyle w:val="TOC2"/>
            <w:tabs>
              <w:tab w:val="right" w:leader="dot" w:pos="9120"/>
            </w:tabs>
            <w:rPr>
              <w:rFonts w:eastAsiaTheme="minorEastAsia"/>
              <w:noProof/>
            </w:rPr>
          </w:pPr>
          <w:hyperlink w:anchor="_Toc529958335" w:history="1">
            <w:r w:rsidR="00B91552" w:rsidRPr="00306146">
              <w:rPr>
                <w:rStyle w:val="Hyperlink"/>
                <w:rFonts w:ascii="Times New Roman" w:hAnsi="Times New Roman" w:cs="Times New Roman"/>
                <w:b/>
                <w:noProof/>
              </w:rPr>
              <w:t>2.2</w:t>
            </w:r>
            <w:r w:rsidR="00B91552" w:rsidRPr="00306146">
              <w:rPr>
                <w:rStyle w:val="Hyperlink"/>
                <w:noProof/>
              </w:rPr>
              <w:t xml:space="preserve"> </w:t>
            </w:r>
            <w:r w:rsidR="00B91552" w:rsidRPr="00306146">
              <w:rPr>
                <w:rStyle w:val="Hyperlink"/>
                <w:rFonts w:ascii="Times New Roman" w:hAnsi="Times New Roman" w:cs="Times New Roman"/>
                <w:b/>
                <w:noProof/>
              </w:rPr>
              <w:t>Rice cultivation in Sri Lanka</w:t>
            </w:r>
            <w:r w:rsidR="00B91552">
              <w:rPr>
                <w:noProof/>
                <w:webHidden/>
              </w:rPr>
              <w:tab/>
            </w:r>
            <w:r w:rsidR="00B91552">
              <w:rPr>
                <w:noProof/>
                <w:webHidden/>
              </w:rPr>
              <w:fldChar w:fldCharType="begin"/>
            </w:r>
            <w:r w:rsidR="00B91552">
              <w:rPr>
                <w:noProof/>
                <w:webHidden/>
              </w:rPr>
              <w:instrText xml:space="preserve"> PAGEREF _Toc529958335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4D29339D" w14:textId="72BF8E8A" w:rsidR="00B91552" w:rsidRDefault="00213CBB">
          <w:pPr>
            <w:pStyle w:val="TOC2"/>
            <w:tabs>
              <w:tab w:val="right" w:leader="dot" w:pos="9120"/>
            </w:tabs>
            <w:rPr>
              <w:rFonts w:eastAsiaTheme="minorEastAsia"/>
              <w:noProof/>
            </w:rPr>
          </w:pPr>
          <w:hyperlink w:anchor="_Toc529958336" w:history="1">
            <w:r w:rsidR="00B91552" w:rsidRPr="00306146">
              <w:rPr>
                <w:rStyle w:val="Hyperlink"/>
                <w:rFonts w:ascii="Times New Roman" w:hAnsi="Times New Roman" w:cs="Times New Roman"/>
                <w:b/>
                <w:noProof/>
              </w:rPr>
              <w:t>2.4 Constrains with Rice Cultivation in Sri Lanka</w:t>
            </w:r>
            <w:r w:rsidR="00B91552">
              <w:rPr>
                <w:noProof/>
                <w:webHidden/>
              </w:rPr>
              <w:tab/>
            </w:r>
            <w:r w:rsidR="00B91552">
              <w:rPr>
                <w:noProof/>
                <w:webHidden/>
              </w:rPr>
              <w:fldChar w:fldCharType="begin"/>
            </w:r>
            <w:r w:rsidR="00B91552">
              <w:rPr>
                <w:noProof/>
                <w:webHidden/>
              </w:rPr>
              <w:instrText xml:space="preserve"> PAGEREF _Toc52995833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ADF583" w14:textId="70DE9A77" w:rsidR="00B91552" w:rsidRDefault="00213CBB">
          <w:pPr>
            <w:pStyle w:val="TOC2"/>
            <w:tabs>
              <w:tab w:val="right" w:leader="dot" w:pos="9120"/>
            </w:tabs>
            <w:rPr>
              <w:rFonts w:eastAsiaTheme="minorEastAsia"/>
              <w:noProof/>
            </w:rPr>
          </w:pPr>
          <w:hyperlink w:anchor="_Toc529958337" w:history="1">
            <w:r w:rsidR="00B91552" w:rsidRPr="00306146">
              <w:rPr>
                <w:rStyle w:val="Hyperlink"/>
                <w:rFonts w:ascii="Times New Roman" w:hAnsi="Times New Roman" w:cs="Times New Roman"/>
                <w:b/>
                <w:noProof/>
              </w:rPr>
              <w:t>2.4 Direct seeding of Rice</w:t>
            </w:r>
            <w:r w:rsidR="00B91552">
              <w:rPr>
                <w:noProof/>
                <w:webHidden/>
              </w:rPr>
              <w:tab/>
            </w:r>
            <w:r w:rsidR="00B91552">
              <w:rPr>
                <w:noProof/>
                <w:webHidden/>
              </w:rPr>
              <w:fldChar w:fldCharType="begin"/>
            </w:r>
            <w:r w:rsidR="00B91552">
              <w:rPr>
                <w:noProof/>
                <w:webHidden/>
              </w:rPr>
              <w:instrText xml:space="preserve"> PAGEREF _Toc529958337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6CB084E5" w14:textId="0E669768" w:rsidR="00B91552" w:rsidRDefault="00213CBB">
          <w:pPr>
            <w:pStyle w:val="TOC2"/>
            <w:tabs>
              <w:tab w:val="right" w:leader="dot" w:pos="9120"/>
            </w:tabs>
            <w:rPr>
              <w:rFonts w:eastAsiaTheme="minorEastAsia"/>
              <w:noProof/>
            </w:rPr>
          </w:pPr>
          <w:hyperlink w:anchor="_Toc529958338" w:history="1">
            <w:r w:rsidR="00B91552" w:rsidRPr="00306146">
              <w:rPr>
                <w:rStyle w:val="Hyperlink"/>
                <w:rFonts w:ascii="Times New Roman" w:hAnsi="Times New Roman" w:cs="Times New Roman"/>
                <w:b/>
                <w:noProof/>
              </w:rPr>
              <w:t>2.5 Transplanting of Rice</w:t>
            </w:r>
            <w:r w:rsidR="00B91552">
              <w:rPr>
                <w:noProof/>
                <w:webHidden/>
              </w:rPr>
              <w:tab/>
            </w:r>
            <w:r w:rsidR="00B91552">
              <w:rPr>
                <w:noProof/>
                <w:webHidden/>
              </w:rPr>
              <w:fldChar w:fldCharType="begin"/>
            </w:r>
            <w:r w:rsidR="00B91552">
              <w:rPr>
                <w:noProof/>
                <w:webHidden/>
              </w:rPr>
              <w:instrText xml:space="preserve"> PAGEREF _Toc529958338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AE72B05" w14:textId="3BDFF15D" w:rsidR="00B91552" w:rsidRDefault="00213CBB">
          <w:pPr>
            <w:pStyle w:val="TOC3"/>
            <w:tabs>
              <w:tab w:val="right" w:leader="dot" w:pos="9120"/>
            </w:tabs>
            <w:rPr>
              <w:rFonts w:eastAsiaTheme="minorEastAsia"/>
              <w:noProof/>
            </w:rPr>
          </w:pPr>
          <w:hyperlink w:anchor="_Toc529958339" w:history="1">
            <w:r w:rsidR="00B91552" w:rsidRPr="00306146">
              <w:rPr>
                <w:rStyle w:val="Hyperlink"/>
                <w:rFonts w:ascii="Times New Roman" w:hAnsi="Times New Roman" w:cs="Times New Roman"/>
                <w:b/>
                <w:noProof/>
              </w:rPr>
              <w:t>2.51Wet bed for Random transplanting</w:t>
            </w:r>
            <w:r w:rsidR="00B91552">
              <w:rPr>
                <w:noProof/>
                <w:webHidden/>
              </w:rPr>
              <w:tab/>
            </w:r>
            <w:r w:rsidR="00B91552">
              <w:rPr>
                <w:noProof/>
                <w:webHidden/>
              </w:rPr>
              <w:fldChar w:fldCharType="begin"/>
            </w:r>
            <w:r w:rsidR="00B91552">
              <w:rPr>
                <w:noProof/>
                <w:webHidden/>
              </w:rPr>
              <w:instrText xml:space="preserve"> PAGEREF _Toc529958339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216A32F7" w14:textId="0FAB4F25" w:rsidR="00B91552" w:rsidRDefault="00213CBB">
          <w:pPr>
            <w:pStyle w:val="TOC3"/>
            <w:tabs>
              <w:tab w:val="right" w:leader="dot" w:pos="9120"/>
            </w:tabs>
            <w:rPr>
              <w:rFonts w:eastAsiaTheme="minorEastAsia"/>
              <w:noProof/>
            </w:rPr>
          </w:pPr>
          <w:hyperlink w:anchor="_Toc529958340" w:history="1">
            <w:r w:rsidR="00B91552" w:rsidRPr="00306146">
              <w:rPr>
                <w:rStyle w:val="Hyperlink"/>
                <w:rFonts w:ascii="Times New Roman" w:hAnsi="Times New Roman" w:cs="Times New Roman"/>
                <w:b/>
                <w:noProof/>
              </w:rPr>
              <w:t>2.52 Parachute method</w:t>
            </w:r>
            <w:r w:rsidR="00B91552">
              <w:rPr>
                <w:noProof/>
                <w:webHidden/>
              </w:rPr>
              <w:tab/>
            </w:r>
            <w:r w:rsidR="00B91552">
              <w:rPr>
                <w:noProof/>
                <w:webHidden/>
              </w:rPr>
              <w:fldChar w:fldCharType="begin"/>
            </w:r>
            <w:r w:rsidR="00B91552">
              <w:rPr>
                <w:noProof/>
                <w:webHidden/>
              </w:rPr>
              <w:instrText xml:space="preserve"> PAGEREF _Toc529958340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231E089" w14:textId="31305D0C" w:rsidR="00B91552" w:rsidRDefault="00213CBB">
          <w:pPr>
            <w:pStyle w:val="TOC3"/>
            <w:tabs>
              <w:tab w:val="right" w:leader="dot" w:pos="9120"/>
            </w:tabs>
            <w:rPr>
              <w:rFonts w:eastAsiaTheme="minorEastAsia"/>
              <w:noProof/>
            </w:rPr>
          </w:pPr>
          <w:hyperlink w:anchor="_Toc529958341" w:history="1">
            <w:r w:rsidR="00B91552" w:rsidRPr="00306146">
              <w:rPr>
                <w:rStyle w:val="Hyperlink"/>
                <w:rFonts w:ascii="Times New Roman" w:hAnsi="Times New Roman" w:cs="Times New Roman"/>
                <w:b/>
                <w:noProof/>
              </w:rPr>
              <w:t>2.53 Mechanical transplanting</w:t>
            </w:r>
            <w:r w:rsidR="00B91552">
              <w:rPr>
                <w:noProof/>
                <w:webHidden/>
              </w:rPr>
              <w:tab/>
            </w:r>
            <w:r w:rsidR="00B91552">
              <w:rPr>
                <w:noProof/>
                <w:webHidden/>
              </w:rPr>
              <w:fldChar w:fldCharType="begin"/>
            </w:r>
            <w:r w:rsidR="00B91552">
              <w:rPr>
                <w:noProof/>
                <w:webHidden/>
              </w:rPr>
              <w:instrText xml:space="preserve"> PAGEREF _Toc529958341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E7FA117" w14:textId="0A2AA054" w:rsidR="00B91552" w:rsidRDefault="00213CBB">
          <w:pPr>
            <w:pStyle w:val="TOC4"/>
            <w:tabs>
              <w:tab w:val="right" w:leader="dot" w:pos="9120"/>
            </w:tabs>
            <w:rPr>
              <w:rFonts w:eastAsiaTheme="minorEastAsia"/>
              <w:noProof/>
            </w:rPr>
          </w:pPr>
          <w:hyperlink w:anchor="_Toc529958342" w:history="1">
            <w:r w:rsidR="00B91552" w:rsidRPr="00306146">
              <w:rPr>
                <w:rStyle w:val="Hyperlink"/>
                <w:rFonts w:ascii="Times New Roman" w:hAnsi="Times New Roman" w:cs="Times New Roman"/>
                <w:b/>
                <w:noProof/>
              </w:rPr>
              <w:t>2.531 Transplanters</w:t>
            </w:r>
            <w:r w:rsidR="00B91552">
              <w:rPr>
                <w:noProof/>
                <w:webHidden/>
              </w:rPr>
              <w:tab/>
            </w:r>
            <w:r w:rsidR="00B91552">
              <w:rPr>
                <w:noProof/>
                <w:webHidden/>
              </w:rPr>
              <w:fldChar w:fldCharType="begin"/>
            </w:r>
            <w:r w:rsidR="00B91552">
              <w:rPr>
                <w:noProof/>
                <w:webHidden/>
              </w:rPr>
              <w:instrText xml:space="preserve"> PAGEREF _Toc529958342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1153C77A" w14:textId="6031BB8B" w:rsidR="00B91552" w:rsidRDefault="00213CBB">
          <w:pPr>
            <w:pStyle w:val="TOC4"/>
            <w:tabs>
              <w:tab w:val="right" w:leader="dot" w:pos="9120"/>
            </w:tabs>
            <w:rPr>
              <w:rFonts w:eastAsiaTheme="minorEastAsia"/>
              <w:noProof/>
            </w:rPr>
          </w:pPr>
          <w:hyperlink w:anchor="_Toc529958343" w:history="1">
            <w:r w:rsidR="00B91552" w:rsidRPr="00306146">
              <w:rPr>
                <w:rStyle w:val="Hyperlink"/>
                <w:rFonts w:ascii="Times New Roman" w:hAnsi="Times New Roman" w:cs="Times New Roman"/>
                <w:b/>
                <w:noProof/>
              </w:rPr>
              <w:t>2.532 Problems with Mechanical Transplanting in Sri Lanka</w:t>
            </w:r>
            <w:r w:rsidR="00B91552">
              <w:rPr>
                <w:noProof/>
                <w:webHidden/>
              </w:rPr>
              <w:tab/>
            </w:r>
            <w:r w:rsidR="00B91552">
              <w:rPr>
                <w:noProof/>
                <w:webHidden/>
              </w:rPr>
              <w:fldChar w:fldCharType="begin"/>
            </w:r>
            <w:r w:rsidR="00B91552">
              <w:rPr>
                <w:noProof/>
                <w:webHidden/>
              </w:rPr>
              <w:instrText xml:space="preserve"> PAGEREF _Toc529958343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56184ED0" w14:textId="77A9AAD1" w:rsidR="00B91552" w:rsidRDefault="00213CBB">
          <w:pPr>
            <w:pStyle w:val="TOC2"/>
            <w:tabs>
              <w:tab w:val="right" w:leader="dot" w:pos="9120"/>
            </w:tabs>
            <w:rPr>
              <w:rFonts w:eastAsiaTheme="minorEastAsia"/>
              <w:noProof/>
            </w:rPr>
          </w:pPr>
          <w:hyperlink w:anchor="_Toc529958344" w:history="1">
            <w:r w:rsidR="00B91552" w:rsidRPr="00306146">
              <w:rPr>
                <w:rStyle w:val="Hyperlink"/>
                <w:rFonts w:ascii="Times New Roman" w:hAnsi="Times New Roman" w:cs="Times New Roman"/>
                <w:b/>
                <w:noProof/>
              </w:rPr>
              <w:t>2.7 Seedling Vigor</w:t>
            </w:r>
            <w:r w:rsidR="00B91552">
              <w:rPr>
                <w:noProof/>
                <w:webHidden/>
              </w:rPr>
              <w:tab/>
            </w:r>
            <w:r w:rsidR="00B91552">
              <w:rPr>
                <w:noProof/>
                <w:webHidden/>
              </w:rPr>
              <w:fldChar w:fldCharType="begin"/>
            </w:r>
            <w:r w:rsidR="00B91552">
              <w:rPr>
                <w:noProof/>
                <w:webHidden/>
              </w:rPr>
              <w:instrText xml:space="preserve"> PAGEREF _Toc529958344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7D9463F1" w14:textId="425B5C54" w:rsidR="00B91552" w:rsidRDefault="00213CBB">
          <w:pPr>
            <w:pStyle w:val="TOC2"/>
            <w:tabs>
              <w:tab w:val="right" w:leader="dot" w:pos="9120"/>
            </w:tabs>
            <w:rPr>
              <w:rFonts w:eastAsiaTheme="minorEastAsia"/>
              <w:noProof/>
            </w:rPr>
          </w:pPr>
          <w:hyperlink w:anchor="_Toc529958345" w:history="1">
            <w:r w:rsidR="00B91552" w:rsidRPr="00306146">
              <w:rPr>
                <w:rStyle w:val="Hyperlink"/>
                <w:rFonts w:ascii="Times New Roman" w:hAnsi="Times New Roman" w:cs="Times New Roman"/>
                <w:b/>
                <w:noProof/>
              </w:rPr>
              <w:t>2.8 Growth parameters of seedlings</w:t>
            </w:r>
            <w:r w:rsidR="00B91552">
              <w:rPr>
                <w:noProof/>
                <w:webHidden/>
              </w:rPr>
              <w:tab/>
            </w:r>
            <w:r w:rsidR="00B91552">
              <w:rPr>
                <w:noProof/>
                <w:webHidden/>
              </w:rPr>
              <w:fldChar w:fldCharType="begin"/>
            </w:r>
            <w:r w:rsidR="00B91552">
              <w:rPr>
                <w:noProof/>
                <w:webHidden/>
              </w:rPr>
              <w:instrText xml:space="preserve"> PAGEREF _Toc529958345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CB0159" w14:textId="6D33A89E" w:rsidR="00B91552" w:rsidRDefault="00213CBB">
          <w:pPr>
            <w:pStyle w:val="TOC2"/>
            <w:tabs>
              <w:tab w:val="right" w:leader="dot" w:pos="9120"/>
            </w:tabs>
            <w:rPr>
              <w:rFonts w:eastAsiaTheme="minorEastAsia"/>
              <w:noProof/>
            </w:rPr>
          </w:pPr>
          <w:hyperlink w:anchor="_Toc529958346" w:history="1">
            <w:r w:rsidR="00B91552" w:rsidRPr="00306146">
              <w:rPr>
                <w:rStyle w:val="Hyperlink"/>
                <w:rFonts w:ascii="Times New Roman" w:hAnsi="Times New Roman" w:cs="Times New Roman"/>
                <w:b/>
                <w:noProof/>
              </w:rPr>
              <w:t>2.9 Early Growth parameters of rice plants</w:t>
            </w:r>
            <w:r w:rsidR="00B91552">
              <w:rPr>
                <w:noProof/>
                <w:webHidden/>
              </w:rPr>
              <w:tab/>
            </w:r>
            <w:r w:rsidR="00B91552">
              <w:rPr>
                <w:noProof/>
                <w:webHidden/>
              </w:rPr>
              <w:fldChar w:fldCharType="begin"/>
            </w:r>
            <w:r w:rsidR="00B91552">
              <w:rPr>
                <w:noProof/>
                <w:webHidden/>
              </w:rPr>
              <w:instrText xml:space="preserve"> PAGEREF _Toc52995834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E544F7C" w14:textId="58CFD9A6" w:rsidR="008A3AD8" w:rsidRDefault="009961C4">
          <w:r>
            <w:fldChar w:fldCharType="end"/>
          </w:r>
        </w:p>
      </w:sdtContent>
    </w:sdt>
    <w:p w14:paraId="1F2B4667" w14:textId="77777777" w:rsidR="008A3AD8" w:rsidRDefault="008A3AD8" w:rsidP="00FD3E6F">
      <w:pPr>
        <w:jc w:val="center"/>
        <w:rPr>
          <w:rFonts w:ascii="Times New Roman" w:hAnsi="Times New Roman" w:cs="Times New Roman"/>
          <w:b/>
          <w:sz w:val="56"/>
          <w:szCs w:val="56"/>
        </w:rPr>
      </w:pPr>
    </w:p>
    <w:p w14:paraId="4A37BA8B" w14:textId="77777777" w:rsidR="008A3AD8" w:rsidRDefault="008A3AD8">
      <w:pPr>
        <w:rPr>
          <w:rFonts w:ascii="Times New Roman" w:hAnsi="Times New Roman" w:cs="Times New Roman"/>
          <w:b/>
          <w:sz w:val="56"/>
          <w:szCs w:val="56"/>
        </w:rPr>
      </w:pPr>
      <w:r>
        <w:rPr>
          <w:rFonts w:ascii="Times New Roman" w:hAnsi="Times New Roman" w:cs="Times New Roman"/>
          <w:b/>
          <w:sz w:val="56"/>
          <w:szCs w:val="56"/>
        </w:rPr>
        <w:br w:type="page"/>
      </w:r>
    </w:p>
    <w:p w14:paraId="721CE538" w14:textId="5A38A5A6" w:rsidR="008A3AD8" w:rsidRPr="008A3AD8" w:rsidRDefault="008A3AD8" w:rsidP="00C3045B">
      <w:pPr>
        <w:pStyle w:val="Heading1"/>
        <w:spacing w:before="120" w:after="120"/>
        <w:jc w:val="center"/>
        <w:rPr>
          <w:rFonts w:ascii="Times New Roman" w:hAnsi="Times New Roman" w:cs="Times New Roman"/>
          <w:b/>
          <w:color w:val="000000" w:themeColor="text1"/>
          <w:sz w:val="56"/>
          <w:szCs w:val="56"/>
        </w:rPr>
      </w:pPr>
      <w:bookmarkStart w:id="0" w:name="_Toc529958327"/>
      <w:r w:rsidRPr="008A3AD8">
        <w:rPr>
          <w:rFonts w:ascii="Times New Roman" w:hAnsi="Times New Roman" w:cs="Times New Roman"/>
          <w:b/>
          <w:color w:val="000000" w:themeColor="text1"/>
          <w:sz w:val="56"/>
          <w:szCs w:val="56"/>
        </w:rPr>
        <w:lastRenderedPageBreak/>
        <w:t>Chapter 01</w:t>
      </w:r>
      <w:bookmarkEnd w:id="0"/>
    </w:p>
    <w:p w14:paraId="20506C40" w14:textId="2E169EA6" w:rsidR="008A3AD8" w:rsidRDefault="00FD3E6F" w:rsidP="00C3045B">
      <w:pPr>
        <w:pStyle w:val="Heading1"/>
        <w:spacing w:before="120" w:after="120"/>
        <w:jc w:val="center"/>
        <w:rPr>
          <w:rFonts w:ascii="Times New Roman" w:hAnsi="Times New Roman" w:cs="Times New Roman"/>
          <w:b/>
          <w:color w:val="000000" w:themeColor="text1"/>
          <w:sz w:val="44"/>
          <w:szCs w:val="44"/>
        </w:rPr>
      </w:pPr>
      <w:bookmarkStart w:id="1" w:name="_Toc529958328"/>
      <w:r w:rsidRPr="008A3AD8">
        <w:rPr>
          <w:rFonts w:ascii="Times New Roman" w:hAnsi="Times New Roman" w:cs="Times New Roman"/>
          <w:b/>
          <w:color w:val="000000" w:themeColor="text1"/>
          <w:sz w:val="44"/>
          <w:szCs w:val="44"/>
        </w:rPr>
        <w:t>Introduction</w:t>
      </w:r>
      <w:bookmarkEnd w:id="1"/>
    </w:p>
    <w:p w14:paraId="34D11D13" w14:textId="77777777" w:rsidR="00B91552" w:rsidRPr="00B91552" w:rsidRDefault="00B91552" w:rsidP="00C3045B">
      <w:pPr>
        <w:spacing w:before="120" w:after="120"/>
      </w:pPr>
    </w:p>
    <w:p w14:paraId="29C79760" w14:textId="09AA4778" w:rsidR="000910CE" w:rsidRPr="004672AB" w:rsidRDefault="00FC0075"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FE1D94">
        <w:rPr>
          <w:rFonts w:ascii="Times New Roman" w:hAnsi="Times New Roman" w:cs="Times New Roman"/>
          <w:sz w:val="24"/>
          <w:szCs w:val="24"/>
        </w:rPr>
        <w:t xml:space="preserve"> </w:t>
      </w:r>
      <w:r w:rsidR="00FE1D94">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00FE1D94">
        <w:rPr>
          <w:rFonts w:ascii="Times New Roman" w:hAnsi="Times New Roman" w:cs="Times New Roman"/>
          <w:sz w:val="24"/>
          <w:szCs w:val="24"/>
        </w:rPr>
        <w:fldChar w:fldCharType="separate"/>
      </w:r>
      <w:r w:rsidR="00FE1D94" w:rsidRPr="00FE1D94">
        <w:rPr>
          <w:rFonts w:ascii="Times New Roman" w:hAnsi="Times New Roman" w:cs="Times New Roman"/>
          <w:noProof/>
          <w:sz w:val="24"/>
          <w:szCs w:val="24"/>
        </w:rPr>
        <w:t>(CBSL, 2017)</w:t>
      </w:r>
      <w:r w:rsidR="00FE1D94">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w:t>
      </w:r>
      <w:proofErr w:type="spellStart"/>
      <w:r w:rsidR="00636832" w:rsidRPr="004672AB">
        <w:rPr>
          <w:rFonts w:ascii="Times New Roman" w:hAnsi="Times New Roman" w:cs="Times New Roman"/>
          <w:sz w:val="24"/>
          <w:szCs w:val="24"/>
        </w:rPr>
        <w:t>Maha</w:t>
      </w:r>
      <w:proofErr w:type="spellEnd"/>
      <w:r w:rsidR="00636832" w:rsidRPr="004672AB">
        <w:rPr>
          <w:rFonts w:ascii="Times New Roman" w:hAnsi="Times New Roman" w:cs="Times New Roman"/>
          <w:sz w:val="24"/>
          <w:szCs w:val="24"/>
        </w:rPr>
        <w:t xml:space="preserve"> and 3092 in </w:t>
      </w:r>
      <w:proofErr w:type="spellStart"/>
      <w:r w:rsidR="00636832" w:rsidRPr="004672AB">
        <w:rPr>
          <w:rFonts w:ascii="Times New Roman" w:hAnsi="Times New Roman" w:cs="Times New Roman"/>
          <w:sz w:val="24"/>
          <w:szCs w:val="24"/>
        </w:rPr>
        <w:t>Yala</w:t>
      </w:r>
      <w:proofErr w:type="spellEnd"/>
      <w:r w:rsidR="00636832" w:rsidRPr="004672AB">
        <w:rPr>
          <w:rFonts w:ascii="Times New Roman" w:hAnsi="Times New Roman" w:cs="Times New Roman"/>
          <w:sz w:val="24"/>
          <w:szCs w:val="24"/>
        </w:rPr>
        <w:t xml:space="preserve">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FE1D94">
        <w:rPr>
          <w:rFonts w:ascii="Times New Roman" w:hAnsi="Times New Roman" w:cs="Times New Roman"/>
          <w:color w:val="000000" w:themeColor="text1"/>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FE1D94" w:rsidRPr="00FE1D94">
        <w:rPr>
          <w:rFonts w:ascii="Times New Roman" w:hAnsi="Times New Roman" w:cs="Times New Roman"/>
          <w:noProof/>
          <w:color w:val="000000" w:themeColor="text1"/>
          <w:sz w:val="24"/>
          <w:szCs w:val="24"/>
        </w:rPr>
        <w:t>(Sri Lanka World Bank Group,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w:t>
      </w:r>
      <w:proofErr w:type="spellStart"/>
      <w:r w:rsidR="00B646B0" w:rsidRPr="004672AB">
        <w:rPr>
          <w:rFonts w:ascii="Times New Roman" w:hAnsi="Times New Roman" w:cs="Times New Roman"/>
          <w:noProof/>
          <w:sz w:val="24"/>
          <w:szCs w:val="24"/>
        </w:rPr>
        <w:t>Dushani</w:t>
      </w:r>
      <w:proofErr w:type="spellEnd"/>
      <w:r w:rsidR="00B646B0" w:rsidRPr="004672AB">
        <w:rPr>
          <w:rFonts w:ascii="Times New Roman" w:hAnsi="Times New Roman" w:cs="Times New Roman"/>
          <w:noProof/>
          <w:sz w:val="24"/>
          <w:szCs w:val="24"/>
        </w:rPr>
        <w:t xml:space="preserve"> and Sandika, 2009)</w:t>
      </w:r>
      <w:r w:rsidR="00B646B0" w:rsidRPr="004672AB">
        <w:rPr>
          <w:rFonts w:ascii="Times New Roman" w:hAnsi="Times New Roman" w:cs="Times New Roman"/>
          <w:sz w:val="24"/>
          <w:szCs w:val="24"/>
        </w:rPr>
        <w:fldChar w:fldCharType="end"/>
      </w:r>
    </w:p>
    <w:p w14:paraId="046A3042" w14:textId="039D983A" w:rsidR="0053298F" w:rsidRPr="007941AD" w:rsidRDefault="00FD32C8" w:rsidP="00C3045B">
      <w:pPr>
        <w:spacing w:before="120" w:after="120" w:line="360" w:lineRule="auto"/>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 xml:space="preserve">as </w:t>
      </w:r>
      <w:proofErr w:type="spellStart"/>
      <w:r w:rsidR="000C6829" w:rsidRPr="004672AB">
        <w:rPr>
          <w:rFonts w:ascii="Times New Roman" w:hAnsi="Times New Roman" w:cs="Times New Roman"/>
          <w:sz w:val="24"/>
          <w:szCs w:val="24"/>
        </w:rPr>
        <w:t>Maha</w:t>
      </w:r>
      <w:proofErr w:type="spellEnd"/>
      <w:r w:rsidR="000C6829" w:rsidRPr="004672AB">
        <w:rPr>
          <w:rFonts w:ascii="Times New Roman" w:hAnsi="Times New Roman" w:cs="Times New Roman"/>
          <w:sz w:val="24"/>
          <w:szCs w:val="24"/>
        </w:rPr>
        <w:t xml:space="preserve"> and </w:t>
      </w:r>
      <w:proofErr w:type="spellStart"/>
      <w:r w:rsidR="000C6829" w:rsidRPr="004672AB">
        <w:rPr>
          <w:rFonts w:ascii="Times New Roman" w:hAnsi="Times New Roman" w:cs="Times New Roman"/>
          <w:sz w:val="24"/>
          <w:szCs w:val="24"/>
        </w:rPr>
        <w:t>Yala</w:t>
      </w:r>
      <w:proofErr w:type="spellEnd"/>
      <w:r w:rsidR="000C6829" w:rsidRPr="004672AB">
        <w:rPr>
          <w:rFonts w:ascii="Times New Roman" w:hAnsi="Times New Roman" w:cs="Times New Roman"/>
          <w:sz w:val="24"/>
          <w:szCs w:val="24"/>
        </w:rPr>
        <w:t xml:space="preserve">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7941AD">
        <w:rPr>
          <w:rFonts w:ascii="Times New Roman" w:hAnsi="Times New Roman" w:cs="Times New Roman"/>
          <w:color w:val="FF33CC"/>
          <w:sz w:val="24"/>
          <w:szCs w:val="24"/>
        </w:rPr>
        <w:t xml:space="preserve">In generally </w:t>
      </w:r>
      <w:r w:rsidR="007941AD" w:rsidRPr="007941AD">
        <w:rPr>
          <w:rFonts w:ascii="Times New Roman" w:hAnsi="Times New Roman" w:cs="Times New Roman"/>
          <w:color w:val="FF33CC"/>
          <w:sz w:val="24"/>
          <w:szCs w:val="24"/>
        </w:rPr>
        <w:t>transplanting and the direct seeding of rice a</w:t>
      </w:r>
      <w:r w:rsidR="006D25E4" w:rsidRPr="007941AD">
        <w:rPr>
          <w:rFonts w:ascii="Times New Roman" w:hAnsi="Times New Roman" w:cs="Times New Roman"/>
          <w:color w:val="FF33CC"/>
          <w:sz w:val="24"/>
          <w:szCs w:val="24"/>
        </w:rPr>
        <w:t>re</w:t>
      </w:r>
      <w:r w:rsidR="007941AD" w:rsidRPr="007941AD">
        <w:rPr>
          <w:rFonts w:ascii="Times New Roman" w:hAnsi="Times New Roman" w:cs="Times New Roman"/>
          <w:color w:val="FF33CC"/>
          <w:sz w:val="24"/>
          <w:szCs w:val="24"/>
        </w:rPr>
        <w:t xml:space="preserve"> the</w:t>
      </w:r>
      <w:r w:rsidR="00716ACD" w:rsidRPr="007941AD">
        <w:rPr>
          <w:rFonts w:ascii="Times New Roman" w:hAnsi="Times New Roman" w:cs="Times New Roman"/>
          <w:color w:val="FF33CC"/>
          <w:sz w:val="24"/>
          <w:szCs w:val="24"/>
        </w:rPr>
        <w:t xml:space="preserve"> two</w:t>
      </w:r>
      <w:r w:rsidR="007941AD" w:rsidRPr="007941AD">
        <w:rPr>
          <w:rFonts w:ascii="Times New Roman" w:hAnsi="Times New Roman" w:cs="Times New Roman"/>
          <w:color w:val="FF33CC"/>
          <w:sz w:val="24"/>
          <w:szCs w:val="24"/>
        </w:rPr>
        <w:t xml:space="preserve"> main</w:t>
      </w:r>
      <w:r w:rsidR="00716ACD" w:rsidRPr="007941AD">
        <w:rPr>
          <w:rFonts w:ascii="Times New Roman" w:hAnsi="Times New Roman" w:cs="Times New Roman"/>
          <w:color w:val="FF33CC"/>
          <w:sz w:val="24"/>
          <w:szCs w:val="24"/>
        </w:rPr>
        <w:t xml:space="preserve"> methods of rice cultivation </w:t>
      </w:r>
      <w:r w:rsidR="000910CE"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0910CE" w:rsidRPr="000677D7">
        <w:rPr>
          <w:rFonts w:ascii="Times New Roman" w:hAnsi="Times New Roman" w:cs="Times New Roman"/>
          <w:noProof/>
          <w:color w:val="FF33CC"/>
          <w:sz w:val="24"/>
          <w:szCs w:val="24"/>
        </w:rPr>
        <w:t>ed</w:t>
      </w:r>
      <w:r w:rsidR="007941AD" w:rsidRPr="007941AD">
        <w:rPr>
          <w:rFonts w:ascii="Times New Roman" w:hAnsi="Times New Roman" w:cs="Times New Roman"/>
          <w:color w:val="FF33CC"/>
          <w:sz w:val="24"/>
          <w:szCs w:val="24"/>
        </w:rPr>
        <w:t xml:space="preserve"> in</w:t>
      </w:r>
      <w:r w:rsidR="006D25E4" w:rsidRPr="007941AD">
        <w:rPr>
          <w:rFonts w:ascii="Times New Roman" w:hAnsi="Times New Roman" w:cs="Times New Roman"/>
          <w:color w:val="FF33CC"/>
          <w:sz w:val="24"/>
          <w:szCs w:val="24"/>
        </w:rPr>
        <w:t xml:space="preserve"> Sri Lanka considering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variations in different ecological regions </w:t>
      </w:r>
      <w:r w:rsidR="007941AD" w:rsidRPr="007941AD">
        <w:rPr>
          <w:rFonts w:ascii="Times New Roman" w:hAnsi="Times New Roman" w:cs="Times New Roman"/>
          <w:color w:val="FF33CC"/>
          <w:sz w:val="24"/>
          <w:szCs w:val="24"/>
        </w:rPr>
        <w:t>at where rice is cultivated</w:t>
      </w:r>
      <w:r w:rsidR="006D25E4" w:rsidRPr="007941AD">
        <w:rPr>
          <w:rFonts w:ascii="Times New Roman" w:hAnsi="Times New Roman" w:cs="Times New Roman"/>
          <w:color w:val="FF33CC"/>
          <w:sz w:val="24"/>
          <w:szCs w:val="24"/>
        </w:rPr>
        <w:t>.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sowing of seeds directly in the field is </w:t>
      </w:r>
      <w:r w:rsidR="006D25E4"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6D25E4" w:rsidRPr="000677D7">
        <w:rPr>
          <w:rFonts w:ascii="Times New Roman" w:hAnsi="Times New Roman" w:cs="Times New Roman"/>
          <w:noProof/>
          <w:color w:val="FF33CC"/>
          <w:sz w:val="24"/>
          <w:szCs w:val="24"/>
        </w:rPr>
        <w:t>ed</w:t>
      </w:r>
      <w:r w:rsidR="006D25E4" w:rsidRPr="007941AD">
        <w:rPr>
          <w:rFonts w:ascii="Times New Roman" w:hAnsi="Times New Roman" w:cs="Times New Roman"/>
          <w:color w:val="FF33CC"/>
          <w:sz w:val="24"/>
          <w:szCs w:val="24"/>
        </w:rPr>
        <w:t xml:space="preserve"> in direct seeding method</w:t>
      </w:r>
      <w:r w:rsidR="00716ACD" w:rsidRPr="007941AD">
        <w:rPr>
          <w:rFonts w:ascii="Times New Roman" w:hAnsi="Times New Roman" w:cs="Times New Roman"/>
          <w:color w:val="FF33CC"/>
          <w:sz w:val="24"/>
          <w:szCs w:val="24"/>
        </w:rPr>
        <w:t xml:space="preserve"> </w:t>
      </w:r>
      <w:r w:rsidR="000910CE" w:rsidRPr="007941AD">
        <w:rPr>
          <w:rFonts w:ascii="Times New Roman" w:hAnsi="Times New Roman" w:cs="Times New Roman"/>
          <w:color w:val="FF33CC"/>
          <w:sz w:val="24"/>
          <w:szCs w:val="24"/>
        </w:rPr>
        <w:t>and the s</w:t>
      </w:r>
      <w:r w:rsidR="00716ACD" w:rsidRPr="007941AD">
        <w:rPr>
          <w:rFonts w:ascii="Times New Roman" w:hAnsi="Times New Roman" w:cs="Times New Roman"/>
          <w:color w:val="FF33CC"/>
          <w:sz w:val="24"/>
          <w:szCs w:val="24"/>
        </w:rPr>
        <w:t xml:space="preserve">eedlings are raised in seedbeds </w:t>
      </w:r>
      <w:r w:rsidR="006D25E4" w:rsidRPr="007941AD">
        <w:rPr>
          <w:rFonts w:ascii="Times New Roman" w:hAnsi="Times New Roman" w:cs="Times New Roman"/>
          <w:color w:val="FF33CC"/>
          <w:sz w:val="24"/>
          <w:szCs w:val="24"/>
        </w:rPr>
        <w:t xml:space="preserve">and then </w:t>
      </w:r>
      <w:r w:rsidR="00716ACD" w:rsidRPr="007941AD">
        <w:rPr>
          <w:rFonts w:ascii="Times New Roman" w:hAnsi="Times New Roman" w:cs="Times New Roman"/>
          <w:color w:val="FF33CC"/>
          <w:sz w:val="24"/>
          <w:szCs w:val="24"/>
        </w:rPr>
        <w:t>planted in the field in the transplanting</w:t>
      </w:r>
      <w:r w:rsidR="000910CE" w:rsidRPr="007941AD">
        <w:rPr>
          <w:rFonts w:ascii="Times New Roman" w:hAnsi="Times New Roman" w:cs="Times New Roman"/>
          <w:color w:val="FF33CC"/>
          <w:sz w:val="24"/>
          <w:szCs w:val="24"/>
        </w:rPr>
        <w:t xml:space="preserve"> method.</w:t>
      </w:r>
    </w:p>
    <w:p w14:paraId="73E9625E" w14:textId="0712FD61" w:rsidR="004672AB" w:rsidRDefault="004672AB" w:rsidP="00C3045B">
      <w:pPr>
        <w:spacing w:before="120" w:after="120" w:line="360" w:lineRule="auto"/>
        <w:rPr>
          <w:rFonts w:ascii="Times New Roman" w:hAnsi="Times New Roman" w:cs="Times New Roman"/>
          <w:sz w:val="24"/>
          <w:szCs w:val="24"/>
        </w:rPr>
      </w:pPr>
      <w:r w:rsidRPr="004672AB">
        <w:rPr>
          <w:rFonts w:ascii="Times New Roman" w:hAnsi="Times New Roman" w:cs="Times New Roman"/>
          <w:sz w:val="24"/>
          <w:szCs w:val="24"/>
        </w:rPr>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w:t>
      </w:r>
      <w:proofErr w:type="spellStart"/>
      <w:r w:rsidR="00FA42FA">
        <w:rPr>
          <w:rFonts w:ascii="Times New Roman" w:hAnsi="Times New Roman" w:cs="Times New Roman"/>
          <w:sz w:val="24"/>
          <w:szCs w:val="24"/>
        </w:rPr>
        <w:t>labour</w:t>
      </w:r>
      <w:proofErr w:type="spellEnd"/>
      <w:r w:rsidR="00FA42FA">
        <w:rPr>
          <w:rFonts w:ascii="Times New Roman" w:hAnsi="Times New Roman" w:cs="Times New Roman"/>
          <w:sz w:val="24"/>
          <w:szCs w:val="24"/>
        </w:rPr>
        <w:t xml:space="preserve">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 xml:space="preserve">(Gunawardana et al., 2013; </w:t>
      </w:r>
      <w:r w:rsidR="00644C8D" w:rsidRPr="00644C8D">
        <w:rPr>
          <w:rFonts w:ascii="Times New Roman" w:hAnsi="Times New Roman" w:cs="Times New Roman"/>
          <w:noProof/>
          <w:sz w:val="24"/>
          <w:szCs w:val="24"/>
        </w:rPr>
        <w:lastRenderedPageBreak/>
        <w:t>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proofErr w:type="spellStart"/>
      <w:r w:rsidR="00675DDC">
        <w:rPr>
          <w:rFonts w:ascii="Times New Roman" w:hAnsi="Times New Roman" w:cs="Times New Roman"/>
          <w:sz w:val="24"/>
          <w:szCs w:val="24"/>
        </w:rPr>
        <w:t>labour</w:t>
      </w:r>
      <w:proofErr w:type="spellEnd"/>
      <w:r w:rsidR="00675DDC">
        <w:rPr>
          <w:rFonts w:ascii="Times New Roman" w:hAnsi="Times New Roman" w:cs="Times New Roman"/>
          <w:sz w:val="24"/>
          <w:szCs w:val="24"/>
        </w:rPr>
        <w:t xml:space="preserve">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w:t>
      </w:r>
      <w:proofErr w:type="spellStart"/>
      <w:r w:rsidR="008B341D">
        <w:rPr>
          <w:rFonts w:ascii="Times New Roman" w:hAnsi="Times New Roman" w:cs="Times New Roman"/>
          <w:sz w:val="24"/>
          <w:szCs w:val="24"/>
        </w:rPr>
        <w:t>labour</w:t>
      </w:r>
      <w:proofErr w:type="spellEnd"/>
      <w:r w:rsidR="008B341D">
        <w:rPr>
          <w:rFonts w:ascii="Times New Roman" w:hAnsi="Times New Roman" w:cs="Times New Roman"/>
          <w:sz w:val="24"/>
          <w:szCs w:val="24"/>
        </w:rPr>
        <w:t xml:space="preserve">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w:t>
      </w:r>
      <w:proofErr w:type="spellStart"/>
      <w:r w:rsidR="0093031A" w:rsidRPr="0093031A">
        <w:rPr>
          <w:rFonts w:ascii="Times New Roman" w:hAnsi="Times New Roman" w:cs="Times New Roman"/>
          <w:noProof/>
          <w:sz w:val="24"/>
          <w:szCs w:val="24"/>
        </w:rPr>
        <w:t>Manjappa</w:t>
      </w:r>
      <w:proofErr w:type="spellEnd"/>
      <w:r w:rsidR="0093031A" w:rsidRPr="0093031A">
        <w:rPr>
          <w:rFonts w:ascii="Times New Roman" w:hAnsi="Times New Roman" w:cs="Times New Roman"/>
          <w:noProof/>
          <w:sz w:val="24"/>
          <w:szCs w:val="24"/>
        </w:rPr>
        <w:t xml:space="preserve">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79465E35" w:rsidR="00F352CB" w:rsidRDefault="00361FB7" w:rsidP="00C3045B">
      <w:pPr>
        <w:autoSpaceDE w:val="0"/>
        <w:autoSpaceDN w:val="0"/>
        <w:adjustRightInd w:val="0"/>
        <w:spacing w:before="120" w:after="120"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w:t>
      </w:r>
      <w:r>
        <w:rPr>
          <w:rFonts w:ascii="Times New Roman" w:hAnsi="Times New Roman" w:cs="Times New Roman"/>
          <w:sz w:val="24"/>
          <w:szCs w:val="24"/>
        </w:rPr>
        <w:lastRenderedPageBreak/>
        <w:t>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657DFA">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Columbia and Division, 2013; Islam and Khan, 2017)","plainTextFormattedCitation":"(Alizadeh et al., 2011; Columbia and Division, 2013; Islam and Khan, 2017)","previouslyFormattedCitation":"(Alizadeh et al., 2011; Columbia and Division, 2013; Islam and Khan, 2017)"},"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5A5F63" w:rsidRPr="005A5F63">
        <w:rPr>
          <w:rFonts w:ascii="Times New Roman" w:eastAsia="Times New Roman" w:hAnsi="Times New Roman" w:cs="Times New Roman"/>
          <w:noProof/>
          <w:sz w:val="24"/>
          <w:szCs w:val="24"/>
        </w:rPr>
        <w:t>(Alizadeh et al., 2011; Columbia and Division, 2013; Islam and Khan, 2017)</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C3045B">
      <w:pPr>
        <w:autoSpaceDE w:val="0"/>
        <w:autoSpaceDN w:val="0"/>
        <w:adjustRightInd w:val="0"/>
        <w:spacing w:before="120" w:after="120" w:line="360" w:lineRule="auto"/>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3B6A9CCE" w14:textId="23EA0971" w:rsidR="006B31CE" w:rsidRPr="002C40D6" w:rsidRDefault="00953022"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953022">
        <w:rPr>
          <w:rFonts w:ascii="Times New Roman" w:hAnsi="Times New Roman" w:cs="Times New Roman"/>
          <w:color w:val="000000" w:themeColor="text1"/>
          <w:sz w:val="24"/>
          <w:szCs w:val="24"/>
        </w:rPr>
        <w:t xml:space="preserve">Following proper nursery management practices is very important factor which </w:t>
      </w:r>
      <w:proofErr w:type="spellStart"/>
      <w:r w:rsidRPr="00953022">
        <w:rPr>
          <w:rFonts w:ascii="Times New Roman" w:hAnsi="Times New Roman" w:cs="Times New Roman"/>
          <w:color w:val="000000" w:themeColor="text1"/>
          <w:sz w:val="24"/>
          <w:szCs w:val="24"/>
        </w:rPr>
        <w:t>affect</w:t>
      </w:r>
      <w:r>
        <w:rPr>
          <w:rFonts w:ascii="Times New Roman" w:hAnsi="Times New Roman" w:cs="Times New Roman"/>
          <w:color w:val="000000" w:themeColor="text1"/>
          <w:sz w:val="24"/>
          <w:szCs w:val="24"/>
        </w:rPr>
        <w:t>s</w:t>
      </w:r>
      <w:proofErr w:type="spellEnd"/>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 xml:space="preserve">Studies on the optimum seed rate for the nursery trays of </w:t>
      </w:r>
      <w:proofErr w:type="spellStart"/>
      <w:r w:rsidR="006B31CE">
        <w:rPr>
          <w:rFonts w:ascii="Times New Roman" w:hAnsi="Times New Roman" w:cs="Times New Roman"/>
          <w:sz w:val="24"/>
          <w:szCs w:val="24"/>
        </w:rPr>
        <w:t>Mechanicaly</w:t>
      </w:r>
      <w:proofErr w:type="spellEnd"/>
      <w:r w:rsidR="006B31CE">
        <w:rPr>
          <w:rFonts w:ascii="Times New Roman" w:hAnsi="Times New Roman" w:cs="Times New Roman"/>
          <w:sz w:val="24"/>
          <w:szCs w:val="24"/>
        </w:rPr>
        <w:t xml:space="preserve">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 xml:space="preserve">with parachute method of </w:t>
      </w:r>
      <w:r w:rsidR="00FE1D94">
        <w:rPr>
          <w:rFonts w:ascii="Times New Roman" w:hAnsi="Times New Roman" w:cs="Times New Roman"/>
          <w:sz w:val="24"/>
          <w:szCs w:val="24"/>
        </w:rPr>
        <w:t>transplanting.</w:t>
      </w:r>
    </w:p>
    <w:p w14:paraId="71B00741" w14:textId="17BDACFF" w:rsidR="006B31CE" w:rsidRPr="003A2064" w:rsidRDefault="008A3AD8" w:rsidP="00C3045B">
      <w:pPr>
        <w:pStyle w:val="Heading2"/>
        <w:spacing w:before="120" w:after="120"/>
        <w:rPr>
          <w:rFonts w:ascii="Times New Roman" w:hAnsi="Times New Roman" w:cs="Times New Roman"/>
          <w:b/>
          <w:color w:val="000000" w:themeColor="text1"/>
          <w:sz w:val="36"/>
          <w:szCs w:val="36"/>
        </w:rPr>
      </w:pPr>
      <w:bookmarkStart w:id="2" w:name="_Toc529958329"/>
      <w:r w:rsidRPr="003A2064">
        <w:rPr>
          <w:rFonts w:ascii="Times New Roman" w:hAnsi="Times New Roman" w:cs="Times New Roman"/>
          <w:b/>
          <w:color w:val="000000" w:themeColor="text1"/>
          <w:sz w:val="36"/>
          <w:szCs w:val="36"/>
        </w:rPr>
        <w:t xml:space="preserve">1.1 </w:t>
      </w:r>
      <w:r w:rsidR="00FD3E6F" w:rsidRPr="003A2064">
        <w:rPr>
          <w:rFonts w:ascii="Times New Roman" w:hAnsi="Times New Roman" w:cs="Times New Roman"/>
          <w:b/>
          <w:color w:val="000000" w:themeColor="text1"/>
          <w:sz w:val="36"/>
          <w:szCs w:val="36"/>
        </w:rPr>
        <w:t>Objectives</w:t>
      </w:r>
      <w:bookmarkEnd w:id="2"/>
    </w:p>
    <w:p w14:paraId="300B4C75" w14:textId="77777777" w:rsidR="00FD3E6F" w:rsidRDefault="00FD3E6F" w:rsidP="00C3045B">
      <w:pPr>
        <w:autoSpaceDE w:val="0"/>
        <w:autoSpaceDN w:val="0"/>
        <w:adjustRightInd w:val="0"/>
        <w:spacing w:before="120" w:after="120" w:line="360" w:lineRule="auto"/>
        <w:rPr>
          <w:rFonts w:ascii="Times New Roman" w:hAnsi="Times New Roman" w:cs="Times New Roman"/>
          <w:sz w:val="36"/>
          <w:szCs w:val="36"/>
        </w:rPr>
      </w:pPr>
    </w:p>
    <w:p w14:paraId="0E95E5D4" w14:textId="1BBB652E" w:rsidR="00FD3E6F" w:rsidRPr="00141C6F" w:rsidRDefault="008A3AD8" w:rsidP="00C3045B">
      <w:pPr>
        <w:pStyle w:val="Heading3"/>
        <w:spacing w:before="120" w:after="120"/>
        <w:rPr>
          <w:rFonts w:ascii="Times New Roman" w:hAnsi="Times New Roman" w:cs="Times New Roman"/>
          <w:b/>
          <w:color w:val="000000" w:themeColor="text1"/>
        </w:rPr>
      </w:pPr>
      <w:bookmarkStart w:id="3" w:name="_Toc529958330"/>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bookmarkEnd w:id="3"/>
    </w:p>
    <w:p w14:paraId="3FDE4123" w14:textId="13244FBA" w:rsidR="00685E2F" w:rsidRDefault="00685E2F" w:rsidP="00C3045B">
      <w:pPr>
        <w:autoSpaceDE w:val="0"/>
        <w:autoSpaceDN w:val="0"/>
        <w:adjustRightInd w:val="0"/>
        <w:spacing w:before="120" w:after="120" w:line="360" w:lineRule="auto"/>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7313593A" w14:textId="77777777" w:rsidR="00685E2F" w:rsidRPr="00685E2F" w:rsidRDefault="00685E2F" w:rsidP="00C3045B">
      <w:pPr>
        <w:autoSpaceDE w:val="0"/>
        <w:autoSpaceDN w:val="0"/>
        <w:adjustRightInd w:val="0"/>
        <w:spacing w:before="120" w:after="120" w:line="360" w:lineRule="auto"/>
        <w:rPr>
          <w:rFonts w:ascii="Times New Roman" w:hAnsi="Times New Roman" w:cs="Times New Roman"/>
          <w:sz w:val="24"/>
          <w:szCs w:val="24"/>
        </w:rPr>
      </w:pPr>
    </w:p>
    <w:p w14:paraId="03066D84" w14:textId="4F73777A" w:rsidR="006B31CE" w:rsidRPr="00141C6F" w:rsidRDefault="008A3AD8" w:rsidP="00C3045B">
      <w:pPr>
        <w:pStyle w:val="Heading3"/>
        <w:spacing w:before="120" w:after="120"/>
        <w:rPr>
          <w:rFonts w:ascii="Times New Roman" w:hAnsi="Times New Roman" w:cs="Times New Roman"/>
          <w:b/>
          <w:color w:val="000000" w:themeColor="text1"/>
        </w:rPr>
      </w:pPr>
      <w:bookmarkStart w:id="4" w:name="_Toc529958331"/>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bookmarkEnd w:id="4"/>
    </w:p>
    <w:p w14:paraId="67ED7BD8" w14:textId="77777777" w:rsidR="00685E2F" w:rsidRPr="00685E2F" w:rsidRDefault="00685E2F" w:rsidP="00C3045B">
      <w:pPr>
        <w:autoSpaceDE w:val="0"/>
        <w:autoSpaceDN w:val="0"/>
        <w:adjustRightInd w:val="0"/>
        <w:spacing w:before="120" w:after="120" w:line="360" w:lineRule="auto"/>
        <w:rPr>
          <w:rFonts w:ascii="Times New Roman" w:hAnsi="Times New Roman" w:cs="Times New Roman"/>
          <w:sz w:val="24"/>
          <w:szCs w:val="24"/>
        </w:rPr>
      </w:pPr>
      <w:r w:rsidRPr="00685E2F">
        <w:rPr>
          <w:rFonts w:ascii="Times New Roman" w:hAnsi="Times New Roman" w:cs="Times New Roman"/>
          <w:sz w:val="24"/>
          <w:szCs w:val="24"/>
        </w:rPr>
        <w:t>To find out the effect of seeding rate on different growth parameters of the seedlings in modified dapog nursery trays.</w:t>
      </w:r>
    </w:p>
    <w:p w14:paraId="053A1278" w14:textId="7F55B7BC" w:rsidR="006B31CE" w:rsidRDefault="00685E2F" w:rsidP="00C3045B">
      <w:pPr>
        <w:autoSpaceDE w:val="0"/>
        <w:autoSpaceDN w:val="0"/>
        <w:adjustRightInd w:val="0"/>
        <w:spacing w:before="120" w:after="120" w:line="360" w:lineRule="auto"/>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72CA55BB" w14:textId="0C53C85B" w:rsidR="00E80AAE" w:rsidRPr="00EA3D86" w:rsidRDefault="00E80AAE" w:rsidP="00C3045B">
      <w:pPr>
        <w:autoSpaceDE w:val="0"/>
        <w:autoSpaceDN w:val="0"/>
        <w:adjustRightInd w:val="0"/>
        <w:spacing w:before="120" w:after="12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267A3378" w14:textId="4EE29EA3" w:rsidR="003A2064" w:rsidRPr="003A2064" w:rsidRDefault="003A2064" w:rsidP="00C3045B">
      <w:pPr>
        <w:pStyle w:val="Heading1"/>
        <w:spacing w:before="120" w:after="120"/>
        <w:rPr>
          <w:rFonts w:ascii="Times New Roman" w:hAnsi="Times New Roman" w:cs="Times New Roman"/>
          <w:b/>
          <w:color w:val="000000" w:themeColor="text1"/>
          <w:sz w:val="56"/>
          <w:szCs w:val="56"/>
        </w:rPr>
      </w:pPr>
      <w:bookmarkStart w:id="5" w:name="_Toc529958332"/>
      <w:r w:rsidRPr="008A3AD8">
        <w:rPr>
          <w:rFonts w:ascii="Times New Roman" w:hAnsi="Times New Roman" w:cs="Times New Roman"/>
          <w:b/>
          <w:color w:val="000000" w:themeColor="text1"/>
          <w:sz w:val="56"/>
          <w:szCs w:val="56"/>
        </w:rPr>
        <w:t>Chapter 0</w:t>
      </w:r>
      <w:r>
        <w:rPr>
          <w:rFonts w:ascii="Times New Roman" w:hAnsi="Times New Roman" w:cs="Times New Roman"/>
          <w:b/>
          <w:color w:val="000000" w:themeColor="text1"/>
          <w:sz w:val="56"/>
          <w:szCs w:val="56"/>
        </w:rPr>
        <w:t>2</w:t>
      </w:r>
      <w:bookmarkEnd w:id="5"/>
    </w:p>
    <w:p w14:paraId="5CD16BDD" w14:textId="36148C59" w:rsidR="00BD31C2" w:rsidRDefault="0003751F" w:rsidP="00C3045B">
      <w:pPr>
        <w:pStyle w:val="Heading1"/>
        <w:spacing w:before="120" w:after="120"/>
        <w:rPr>
          <w:rFonts w:ascii="Times New Roman" w:hAnsi="Times New Roman" w:cs="Times New Roman"/>
          <w:b/>
          <w:color w:val="000000" w:themeColor="text1"/>
          <w:sz w:val="44"/>
          <w:szCs w:val="44"/>
        </w:rPr>
      </w:pPr>
      <w:bookmarkStart w:id="6" w:name="_Toc529958333"/>
      <w:r w:rsidRPr="003A2064">
        <w:rPr>
          <w:rFonts w:ascii="Times New Roman" w:hAnsi="Times New Roman" w:cs="Times New Roman"/>
          <w:b/>
          <w:color w:val="000000" w:themeColor="text1"/>
          <w:sz w:val="44"/>
          <w:szCs w:val="44"/>
        </w:rPr>
        <w:t>Literature Review</w:t>
      </w:r>
      <w:bookmarkEnd w:id="6"/>
    </w:p>
    <w:p w14:paraId="4D58F817" w14:textId="77777777" w:rsidR="003F3EA9" w:rsidRPr="003F3EA9" w:rsidRDefault="003F3EA9" w:rsidP="00C3045B">
      <w:pPr>
        <w:spacing w:before="120" w:after="120"/>
      </w:pPr>
    </w:p>
    <w:p w14:paraId="462D6298" w14:textId="77777777" w:rsidR="003F3EA9" w:rsidRDefault="003F3EA9" w:rsidP="00C3045B">
      <w:pPr>
        <w:spacing w:before="120" w:after="120"/>
        <w:rPr>
          <w:rFonts w:ascii="Times New Roman" w:hAnsi="Times New Roman" w:cs="Times New Roman"/>
          <w:b/>
          <w:sz w:val="24"/>
          <w:szCs w:val="24"/>
        </w:rPr>
      </w:pPr>
      <w:r>
        <w:rPr>
          <w:rFonts w:ascii="Times New Roman" w:hAnsi="Times New Roman" w:cs="Times New Roman"/>
          <w:b/>
          <w:sz w:val="24"/>
          <w:szCs w:val="24"/>
        </w:rPr>
        <w:t xml:space="preserve">Paddy Cultivation in Sri Lanka </w:t>
      </w:r>
    </w:p>
    <w:p w14:paraId="562C3AE8" w14:textId="77777777" w:rsidR="003F3EA9" w:rsidRDefault="003F3EA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C2409A">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Dhanapala, 2000; Henegedara GM, 2002)</w:t>
      </w:r>
      <w:r>
        <w:rPr>
          <w:rFonts w:ascii="Times New Roman" w:hAnsi="Times New Roman" w:cs="Times New Roman"/>
          <w:sz w:val="24"/>
          <w:szCs w:val="24"/>
        </w:rPr>
        <w:fldChar w:fldCharType="end"/>
      </w:r>
      <w:r>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w:t>
      </w:r>
      <w:proofErr w:type="spellStart"/>
      <w:r>
        <w:rPr>
          <w:rFonts w:ascii="Times New Roman" w:hAnsi="Times New Roman" w:cs="Times New Roman"/>
          <w:sz w:val="24"/>
          <w:szCs w:val="24"/>
        </w:rPr>
        <w:t>Maha</w:t>
      </w:r>
      <w:proofErr w:type="spellEnd"/>
      <w:r>
        <w:rPr>
          <w:rFonts w:ascii="Times New Roman" w:hAnsi="Times New Roman" w:cs="Times New Roman"/>
          <w:sz w:val="24"/>
          <w:szCs w:val="24"/>
        </w:rPr>
        <w:t xml:space="preserve"> season and 249,000 hectares in </w:t>
      </w:r>
      <w:proofErr w:type="spellStart"/>
      <w:r>
        <w:rPr>
          <w:rFonts w:ascii="Times New Roman" w:hAnsi="Times New Roman" w:cs="Times New Roman"/>
          <w:sz w:val="24"/>
          <w:szCs w:val="24"/>
        </w:rPr>
        <w:t>Yala</w:t>
      </w:r>
      <w:proofErr w:type="spellEnd"/>
      <w:r>
        <w:rPr>
          <w:rFonts w:ascii="Times New Roman" w:hAnsi="Times New Roman" w:cs="Times New Roman"/>
          <w:sz w:val="24"/>
          <w:szCs w:val="24"/>
        </w:rPr>
        <w:t xml:space="preserve"> seas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CBSL, 2017; “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w:t>
      </w:r>
    </w:p>
    <w:p w14:paraId="79DCC060" w14:textId="77777777" w:rsidR="003F3EA9" w:rsidRDefault="003F3EA9" w:rsidP="00C3045B">
      <w:pPr>
        <w:spacing w:before="120" w:after="120" w:line="360" w:lineRule="auto"/>
        <w:rPr>
          <w:rFonts w:ascii="Times New Roman" w:hAnsi="Times New Roman" w:cs="Times New Roman"/>
          <w:sz w:val="24"/>
          <w:szCs w:val="24"/>
        </w:rPr>
      </w:pPr>
      <w:r w:rsidRPr="007F28F4">
        <w:rPr>
          <w:rFonts w:ascii="Times New Roman" w:hAnsi="Times New Roman" w:cs="Times New Roman"/>
          <w:sz w:val="24"/>
          <w:szCs w:val="24"/>
        </w:rPr>
        <w:t xml:space="preserve">According to the </w:t>
      </w:r>
      <w:r w:rsidRPr="007F28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7F28F4">
        <w:rPr>
          <w:rFonts w:ascii="Times New Roman" w:hAnsi="Times New Roman" w:cs="Times New Roman"/>
          <w:sz w:val="24"/>
          <w:szCs w:val="24"/>
        </w:rPr>
        <w:fldChar w:fldCharType="separate"/>
      </w:r>
      <w:r w:rsidRPr="007F28F4">
        <w:rPr>
          <w:rFonts w:ascii="Times New Roman" w:hAnsi="Times New Roman" w:cs="Times New Roman"/>
          <w:noProof/>
          <w:sz w:val="24"/>
          <w:szCs w:val="24"/>
        </w:rPr>
        <w:t>Sri Lanka World Bank Group, 2008</w:t>
      </w:r>
      <w:r w:rsidRPr="007F28F4">
        <w:rPr>
          <w:rFonts w:ascii="Times New Roman" w:hAnsi="Times New Roman" w:cs="Times New Roman"/>
          <w:sz w:val="24"/>
          <w:szCs w:val="24"/>
        </w:rPr>
        <w:fldChar w:fldCharType="end"/>
      </w:r>
      <w:r w:rsidRPr="007F28F4">
        <w:rPr>
          <w:rFonts w:ascii="Times New Roman" w:hAnsi="Times New Roman" w:cs="Times New Roman"/>
          <w:sz w:val="24"/>
          <w:szCs w:val="24"/>
        </w:rPr>
        <w:t>,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w:t>
      </w:r>
      <w:r>
        <w:rPr>
          <w:rFonts w:ascii="Times New Roman" w:hAnsi="Times New Roman" w:cs="Times New Roman"/>
          <w:sz w:val="24"/>
          <w:szCs w:val="24"/>
        </w:rPr>
        <w:t>,</w:t>
      </w:r>
      <w:r w:rsidRPr="007F28F4">
        <w:rPr>
          <w:rFonts w:ascii="Times New Roman" w:hAnsi="Times New Roman" w:cs="Times New Roman"/>
          <w:sz w:val="24"/>
          <w:szCs w:val="24"/>
        </w:rPr>
        <w:t xml:space="preserve"> on behalf of the food security in the country the deficit amount, 800</w:t>
      </w:r>
      <w:r>
        <w:rPr>
          <w:rFonts w:ascii="Times New Roman" w:hAnsi="Times New Roman" w:cs="Times New Roman"/>
          <w:sz w:val="24"/>
          <w:szCs w:val="24"/>
        </w:rPr>
        <w:t>,</w:t>
      </w:r>
      <w:r w:rsidRPr="007F28F4">
        <w:rPr>
          <w:rFonts w:ascii="Times New Roman" w:hAnsi="Times New Roman" w:cs="Times New Roman"/>
          <w:sz w:val="24"/>
          <w:szCs w:val="24"/>
        </w:rPr>
        <w:t>0</w:t>
      </w:r>
      <w:r>
        <w:rPr>
          <w:rFonts w:ascii="Times New Roman" w:hAnsi="Times New Roman" w:cs="Times New Roman"/>
          <w:sz w:val="24"/>
          <w:szCs w:val="24"/>
        </w:rPr>
        <w:t>00</w:t>
      </w:r>
      <w:r w:rsidRPr="007F28F4">
        <w:rPr>
          <w:rFonts w:ascii="Times New Roman" w:hAnsi="Times New Roman" w:cs="Times New Roman"/>
          <w:sz w:val="24"/>
          <w:szCs w:val="24"/>
        </w:rPr>
        <w:t xml:space="preserve"> metric tons is impor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7F28F4">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w:t>
      </w:r>
      <w:r w:rsidRPr="007F28F4">
        <w:rPr>
          <w:rFonts w:ascii="Times New Roman" w:hAnsi="Times New Roman" w:cs="Times New Roman"/>
          <w:sz w:val="24"/>
          <w:szCs w:val="24"/>
        </w:rPr>
        <w:t xml:space="preserve"> </w:t>
      </w:r>
    </w:p>
    <w:p w14:paraId="24CD2ADF" w14:textId="03943341" w:rsidR="003F3EA9" w:rsidRPr="007F28F4" w:rsidRDefault="003F3EA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Rice is the staple food of 20.8 million Sri Lankans which has 0.5 percent contribution on the GDP which is 72,809 million rupees in val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5E5FF1">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More than 1.8 million farmers in all around the country depends on the rice cultivation from which they earn their liveliho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Rice Research &amp; Development Institute Bathalagoda, 2017)</w:t>
      </w:r>
      <w:r>
        <w:rPr>
          <w:rFonts w:ascii="Times New Roman" w:hAnsi="Times New Roman" w:cs="Times New Roman"/>
          <w:sz w:val="24"/>
          <w:szCs w:val="24"/>
        </w:rPr>
        <w:fldChar w:fldCharType="end"/>
      </w:r>
    </w:p>
    <w:p w14:paraId="6DF27A8F" w14:textId="77777777" w:rsidR="003F3EA9" w:rsidRDefault="003F3EA9" w:rsidP="00C3045B">
      <w:pPr>
        <w:spacing w:before="120" w:after="120"/>
        <w:rPr>
          <w:rFonts w:ascii="Times New Roman" w:hAnsi="Times New Roman" w:cs="Times New Roman"/>
          <w:b/>
          <w:sz w:val="24"/>
          <w:szCs w:val="24"/>
        </w:rPr>
      </w:pPr>
    </w:p>
    <w:p w14:paraId="477B2E56" w14:textId="77777777" w:rsidR="008E4CAB" w:rsidRPr="00464580" w:rsidRDefault="008E4CAB" w:rsidP="008E4CAB">
      <w:pPr>
        <w:rPr>
          <w:rFonts w:ascii="Times New Roman" w:hAnsi="Times New Roman" w:cs="Times New Roman"/>
          <w:b/>
          <w:sz w:val="40"/>
          <w:szCs w:val="40"/>
        </w:rPr>
      </w:pPr>
      <w:r w:rsidRPr="000C45A5">
        <w:rPr>
          <w:rFonts w:ascii="Times New Roman" w:hAnsi="Times New Roman" w:cs="Times New Roman"/>
          <w:b/>
          <w:sz w:val="40"/>
          <w:szCs w:val="40"/>
        </w:rPr>
        <w:lastRenderedPageBreak/>
        <w:t xml:space="preserve">Constrains </w:t>
      </w:r>
      <w:r>
        <w:rPr>
          <w:rFonts w:ascii="Times New Roman" w:hAnsi="Times New Roman" w:cs="Times New Roman"/>
          <w:b/>
          <w:sz w:val="40"/>
          <w:szCs w:val="40"/>
        </w:rPr>
        <w:t>to the</w:t>
      </w:r>
      <w:r w:rsidRPr="000C45A5">
        <w:rPr>
          <w:rFonts w:ascii="Times New Roman" w:hAnsi="Times New Roman" w:cs="Times New Roman"/>
          <w:b/>
          <w:sz w:val="40"/>
          <w:szCs w:val="40"/>
        </w:rPr>
        <w:t xml:space="preserve"> Rice Cultivation in Sri Lanka</w:t>
      </w:r>
    </w:p>
    <w:p w14:paraId="5BAD6332" w14:textId="77777777" w:rsidR="008E4CAB" w:rsidRDefault="008E4CAB" w:rsidP="008E4CAB">
      <w:pPr>
        <w:spacing w:line="360" w:lineRule="auto"/>
        <w:rPr>
          <w:rFonts w:ascii="Times New Roman" w:hAnsi="Times New Roman" w:cs="Times New Roman"/>
          <w:sz w:val="24"/>
          <w:szCs w:val="24"/>
        </w:rPr>
      </w:pPr>
      <w:r w:rsidRPr="002D62B3">
        <w:rPr>
          <w:rFonts w:ascii="Times New Roman" w:hAnsi="Times New Roman" w:cs="Times New Roman"/>
          <w:sz w:val="24"/>
          <w:szCs w:val="24"/>
        </w:rPr>
        <w:t>Most of the developing countries situated in the Asia-Pacific Region including Sri Lanka are extremely affected by the yield gap between the potential yield and the actual yield received due to many circumsta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2D62B3">
        <w:rPr>
          <w:rFonts w:ascii="Times New Roman" w:hAnsi="Times New Roman" w:cs="Times New Roman"/>
          <w:noProof/>
          <w:sz w:val="24"/>
          <w:szCs w:val="24"/>
        </w:rPr>
        <w:t>(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demand on the rice is increasing with increase of the population as 1.2% annu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Pr>
          <w:rFonts w:ascii="Times New Roman" w:hAnsi="Times New Roman" w:cs="Times New Roman"/>
          <w:sz w:val="24"/>
          <w:szCs w:val="24"/>
        </w:rPr>
        <w:fldChar w:fldCharType="separate"/>
      </w:r>
      <w:r w:rsidRPr="0036601F">
        <w:rPr>
          <w:rFonts w:ascii="Times New Roman" w:hAnsi="Times New Roman" w:cs="Times New Roman"/>
          <w:noProof/>
          <w:sz w:val="24"/>
          <w:szCs w:val="24"/>
        </w:rPr>
        <w:t>(Thiruchelvam, 2005)</w:t>
      </w:r>
      <w:r>
        <w:rPr>
          <w:rFonts w:ascii="Times New Roman" w:hAnsi="Times New Roman" w:cs="Times New Roman"/>
          <w:sz w:val="24"/>
          <w:szCs w:val="24"/>
        </w:rPr>
        <w:fldChar w:fldCharType="end"/>
      </w:r>
      <w:r>
        <w:rPr>
          <w:rFonts w:ascii="Times New Roman" w:hAnsi="Times New Roman" w:cs="Times New Roman"/>
          <w:sz w:val="24"/>
          <w:szCs w:val="24"/>
        </w:rPr>
        <w:t xml:space="preserve">. The total land extent utilized by the paddy cultivation is decreasing rapidly. According to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652DA7">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the land extent cultivated in 2017 is 791,679 hectares which is a 28.9% reduction compared to past few years. The average yield gained per hectare from the past decades including 2015,2016,2017 is respectively 4429kg, 4372kg, 4292kg. It proves that there is no increment in the yield obtained although the population and the demand for the rice increased annuall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C359B8" w14:textId="72293F79"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FAO Sri Lanka, 2012; 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1766BB">
        <w:rPr>
          <w:rFonts w:ascii="Times New Roman" w:hAnsi="Times New Roman" w:cs="Times New Roman"/>
          <w:sz w:val="24"/>
          <w:szCs w:val="24"/>
        </w:rPr>
        <w:t>output</w:t>
      </w:r>
      <w:r>
        <w:rPr>
          <w:rFonts w:ascii="Times New Roman" w:hAnsi="Times New Roman" w:cs="Times New Roman"/>
          <w:sz w:val="24"/>
          <w:szCs w:val="24"/>
        </w:rPr>
        <w:t xml:space="preserve">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w:t>
      </w:r>
      <w:r w:rsidR="001766BB">
        <w:rPr>
          <w:rFonts w:ascii="Times New Roman" w:hAnsi="Times New Roman" w:cs="Times New Roman"/>
          <w:sz w:val="24"/>
          <w:szCs w:val="24"/>
        </w:rPr>
        <w:t>self-sufficiency</w:t>
      </w:r>
      <w:r>
        <w:rPr>
          <w:rFonts w:ascii="Times New Roman" w:hAnsi="Times New Roman" w:cs="Times New Roman"/>
          <w:sz w:val="24"/>
          <w:szCs w:val="24"/>
        </w:rPr>
        <w:t xml:space="preserve"> and generate surplus to export, a quantum jump is required in the Rice cultivation sector in the Sri Lanka, otherwise there is no any solution to cope with the increasing demand rather increasing the amount of rice importation proportion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5255B88A"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Pr>
          <w:rFonts w:ascii="Times New Roman" w:hAnsi="Times New Roman" w:cs="Times New Roman"/>
          <w:sz w:val="24"/>
          <w:szCs w:val="24"/>
        </w:rPr>
        <w:fldChar w:fldCharType="separate"/>
      </w:r>
      <w:r w:rsidRPr="0095519A">
        <w:rPr>
          <w:rFonts w:ascii="Times New Roman" w:hAnsi="Times New Roman" w:cs="Times New Roman"/>
          <w:noProof/>
          <w:sz w:val="24"/>
          <w:szCs w:val="24"/>
        </w:rPr>
        <w:t>(Akbar et al., 2007; Perera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The aggressive weeds and weedy rice considered as a very common problem found in Sri Lanka. It is serious constraint that reduced the final yield and the </w:t>
      </w:r>
      <w:r>
        <w:rPr>
          <w:rFonts w:ascii="Times New Roman" w:hAnsi="Times New Roman" w:cs="Times New Roman"/>
          <w:sz w:val="24"/>
          <w:szCs w:val="24"/>
        </w:rPr>
        <w:lastRenderedPageBreak/>
        <w:t>occurrence is highly observed in the Direct seeded field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Pr>
          <w:rFonts w:ascii="Times New Roman" w:hAnsi="Times New Roman" w:cs="Times New Roman"/>
          <w:sz w:val="24"/>
          <w:szCs w:val="24"/>
        </w:rPr>
        <w:fldChar w:fldCharType="separate"/>
      </w:r>
      <w:r w:rsidRPr="001D4EE2">
        <w:rPr>
          <w:rFonts w:ascii="Times New Roman" w:hAnsi="Times New Roman" w:cs="Times New Roman"/>
          <w:noProof/>
          <w:sz w:val="24"/>
          <w:szCs w:val="24"/>
        </w:rPr>
        <w:t>(Caton et al., 1999; Ratnasekera, 2015; Zhao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D957806"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revalence of the pest and diseases which adversely make an impact on the yield, also among the major problems associated with Rice cultivation. The root cause for the invasion of pests and diseases is the improper field establishment of plants without maintaining the optimum spacing between the plants. The susceptibility of the plants in the direct seeded field for pest and diseased also high compared to the other methods of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Pr>
          <w:rFonts w:ascii="Times New Roman" w:hAnsi="Times New Roman" w:cs="Times New Roman"/>
          <w:sz w:val="24"/>
          <w:szCs w:val="24"/>
        </w:rPr>
        <w:fldChar w:fldCharType="separate"/>
      </w:r>
      <w:r w:rsidRPr="00592C7E">
        <w:rPr>
          <w:rFonts w:ascii="Times New Roman" w:hAnsi="Times New Roman" w:cs="Times New Roman"/>
          <w:noProof/>
          <w:sz w:val="24"/>
          <w:szCs w:val="24"/>
        </w:rPr>
        <w:t>(Iqbal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Pr>
          <w:rFonts w:ascii="Times New Roman" w:hAnsi="Times New Roman" w:cs="Times New Roman"/>
          <w:sz w:val="24"/>
          <w:szCs w:val="24"/>
        </w:rPr>
        <w:fldChar w:fldCharType="separate"/>
      </w:r>
      <w:r w:rsidRPr="009C65B4">
        <w:rPr>
          <w:rFonts w:ascii="Times New Roman" w:hAnsi="Times New Roman" w:cs="Times New Roman"/>
          <w:noProof/>
          <w:sz w:val="24"/>
          <w:szCs w:val="24"/>
        </w:rPr>
        <w:t>(MoADR, 1989; Weerakoon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2A2A5B9E"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Agrochemical pesticides and kidney related diseases, Sri Lanka | EJAtlas,” 2016; Rajapakse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6098348"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Pr>
          <w:rFonts w:ascii="Times New Roman" w:hAnsi="Times New Roman" w:cs="Times New Roman"/>
          <w:sz w:val="24"/>
          <w:szCs w:val="24"/>
        </w:rPr>
        <w:fldChar w:fldCharType="separate"/>
      </w:r>
      <w:r w:rsidRPr="00857BFD">
        <w:rPr>
          <w:rFonts w:ascii="Times New Roman" w:hAnsi="Times New Roman" w:cs="Times New Roman"/>
          <w:noProof/>
          <w:sz w:val="24"/>
          <w:szCs w:val="24"/>
        </w:rPr>
        <w:t>(Clayton, 2010; Vidanapathirana, 2003)</w:t>
      </w:r>
      <w:r>
        <w:rPr>
          <w:rFonts w:ascii="Times New Roman" w:hAnsi="Times New Roman" w:cs="Times New Roman"/>
          <w:sz w:val="24"/>
          <w:szCs w:val="24"/>
        </w:rPr>
        <w:fldChar w:fldCharType="end"/>
      </w:r>
      <w:r>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lumbia","given":"British","non-dropping-particle":"","parse-names":false,"suffix":""},{"dropping-particle":"","family":"Division","given":"Agronomy","non-dropping-particle":"","parse-names":false,"suffix":""}],"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Columbia and Division, 2013; Das, 2012; Farooq et al., 2001; Illangakoon et al., 2017)","plainTextFormattedCitation":"(Columbia and Division, 2013; Das, 2012; Farooq et al., 2001; Illangakoon et al., 2017)","previouslyFormattedCitation":"(Columbia and Division, 2013; Das, 2012; Farooq et al., 2001; 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7E4D5A">
        <w:rPr>
          <w:rFonts w:ascii="Times New Roman" w:hAnsi="Times New Roman" w:cs="Times New Roman"/>
          <w:noProof/>
          <w:sz w:val="24"/>
          <w:szCs w:val="24"/>
        </w:rPr>
        <w:t>(Columbia and Division, 2013; Das, 2012; Farooq et al., 2001; 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FE348E" w14:textId="2C567C01" w:rsidR="008E4CAB" w:rsidRPr="002D62B3"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ost feasible solution to </w:t>
      </w:r>
      <w:r w:rsidR="001766BB">
        <w:rPr>
          <w:rFonts w:ascii="Times New Roman" w:hAnsi="Times New Roman" w:cs="Times New Roman"/>
          <w:sz w:val="24"/>
          <w:szCs w:val="24"/>
        </w:rPr>
        <w:t>reduce</w:t>
      </w:r>
      <w:r>
        <w:rPr>
          <w:rFonts w:ascii="Times New Roman" w:hAnsi="Times New Roman" w:cs="Times New Roman"/>
          <w:sz w:val="24"/>
          <w:szCs w:val="24"/>
        </w:rPr>
        <w:t xml:space="preserv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marginal proportion of the GDP is allocated for Agricultural Research and Extension in </w:t>
      </w:r>
      <w:r>
        <w:rPr>
          <w:rFonts w:ascii="Times New Roman" w:hAnsi="Times New Roman" w:cs="Times New Roman"/>
          <w:sz w:val="24"/>
          <w:szCs w:val="24"/>
        </w:rPr>
        <w:lastRenderedPageBreak/>
        <w:t xml:space="preserve">Sri Lanka during the past decades </w:t>
      </w:r>
      <w:r>
        <w:rPr>
          <w:rFonts w:ascii="Times New Roman" w:hAnsi="Times New Roman" w:cs="Times New Roman"/>
          <w:sz w:val="24"/>
          <w:szCs w:val="24"/>
        </w:rPr>
        <w:fldChar w:fldCharType="begin" w:fldLock="1"/>
      </w:r>
      <w:r w:rsidR="003E5F89">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693A7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2432E56F" w14:textId="77777777" w:rsidR="008E4CAB" w:rsidRDefault="008E4CAB" w:rsidP="008E4CAB">
      <w:pPr>
        <w:spacing w:line="360" w:lineRule="auto"/>
        <w:rPr>
          <w:rFonts w:ascii="Times New Roman" w:hAnsi="Times New Roman" w:cs="Times New Roman"/>
          <w:b/>
          <w:sz w:val="24"/>
          <w:szCs w:val="24"/>
        </w:rPr>
      </w:pPr>
    </w:p>
    <w:p w14:paraId="232D4770" w14:textId="77777777" w:rsidR="003A2064" w:rsidRPr="003A2064" w:rsidRDefault="003A2064" w:rsidP="00C3045B">
      <w:pPr>
        <w:spacing w:before="120" w:after="120"/>
      </w:pPr>
    </w:p>
    <w:p w14:paraId="12EDAB45" w14:textId="77777777" w:rsidR="00220439" w:rsidRPr="000C45A5" w:rsidRDefault="00220439" w:rsidP="00C3045B">
      <w:pPr>
        <w:pStyle w:val="Heading2"/>
        <w:spacing w:before="120" w:after="120"/>
        <w:rPr>
          <w:rFonts w:ascii="Times New Roman" w:hAnsi="Times New Roman" w:cs="Times New Roman"/>
          <w:b/>
          <w:color w:val="auto"/>
          <w:sz w:val="40"/>
          <w:szCs w:val="40"/>
        </w:rPr>
      </w:pPr>
      <w:bookmarkStart w:id="7" w:name="_Toc529958337"/>
      <w:r w:rsidRPr="000C45A5">
        <w:rPr>
          <w:rFonts w:ascii="Times New Roman" w:hAnsi="Times New Roman" w:cs="Times New Roman"/>
          <w:b/>
          <w:color w:val="auto"/>
          <w:sz w:val="40"/>
          <w:szCs w:val="40"/>
        </w:rPr>
        <w:t>2.4 Direct seeding of Rice</w:t>
      </w:r>
      <w:bookmarkEnd w:id="7"/>
    </w:p>
    <w:p w14:paraId="42D02C64" w14:textId="77777777" w:rsidR="00220439" w:rsidRDefault="00220439" w:rsidP="00C3045B">
      <w:pPr>
        <w:spacing w:before="120" w:after="120"/>
      </w:pPr>
    </w:p>
    <w:p w14:paraId="4743C641" w14:textId="70EA57E1" w:rsidR="00220439" w:rsidRDefault="00220439" w:rsidP="00C3045B">
      <w:pPr>
        <w:widowControl w:val="0"/>
        <w:autoSpaceDE w:val="0"/>
        <w:autoSpaceDN w:val="0"/>
        <w:adjustRightInd w:val="0"/>
        <w:spacing w:before="120" w:after="120" w:line="360" w:lineRule="auto"/>
        <w:rPr>
          <w:rFonts w:ascii="Times New Roman" w:hAnsi="Times New Roman" w:cs="Times New Roman"/>
          <w:sz w:val="24"/>
          <w:szCs w:val="24"/>
        </w:rPr>
      </w:pPr>
      <w:r w:rsidRPr="006F6D54">
        <w:rPr>
          <w:rFonts w:ascii="Times New Roman" w:hAnsi="Times New Roman" w:cs="Times New Roman"/>
          <w:color w:val="000000" w:themeColor="text1"/>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6F6D54">
        <w:rPr>
          <w:rFonts w:ascii="Times New Roman" w:hAnsi="Times New Roman" w:cs="Times New Roman"/>
          <w:color w:val="000000" w:themeColor="text1"/>
          <w:sz w:val="24"/>
          <w:szCs w:val="24"/>
        </w:rPr>
        <w:fldChar w:fldCharType="begin" w:fldLock="1"/>
      </w:r>
      <w:r w:rsidR="00376A1A">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6F6D54">
        <w:rPr>
          <w:rFonts w:ascii="Times New Roman" w:hAnsi="Times New Roman" w:cs="Times New Roman"/>
          <w:color w:val="000000" w:themeColor="text1"/>
          <w:sz w:val="24"/>
          <w:szCs w:val="24"/>
        </w:rPr>
        <w:fldChar w:fldCharType="separate"/>
      </w:r>
      <w:r w:rsidR="0026135F" w:rsidRPr="0026135F">
        <w:rPr>
          <w:rFonts w:ascii="Times New Roman" w:hAnsi="Times New Roman" w:cs="Times New Roman"/>
          <w:noProof/>
          <w:color w:val="000000" w:themeColor="text1"/>
          <w:sz w:val="24"/>
          <w:szCs w:val="24"/>
        </w:rPr>
        <w:t>(IRRI Rice Knowledge Bank, 2018a)</w:t>
      </w:r>
      <w:r w:rsidRPr="006F6D54">
        <w:rPr>
          <w:rFonts w:ascii="Times New Roman" w:hAnsi="Times New Roman" w:cs="Times New Roman"/>
          <w:color w:val="000000" w:themeColor="text1"/>
          <w:sz w:val="24"/>
          <w:szCs w:val="24"/>
        </w:rPr>
        <w:fldChar w:fldCharType="end"/>
      </w:r>
      <w:r w:rsidRPr="006F6D54">
        <w:rPr>
          <w:rFonts w:ascii="Times New Roman" w:hAnsi="Times New Roman" w:cs="Times New Roman"/>
          <w:color w:val="000000" w:themeColor="text1"/>
          <w:sz w:val="24"/>
          <w:szCs w:val="24"/>
        </w:rPr>
        <w:t xml:space="preserve">. Wet direct seeding is the method of sowing pre-germinated rice seeds in to the puddled soil whereas sowing of dry seeds is practiced in Dry direct seeding of rice. </w:t>
      </w:r>
      <w:r>
        <w:rPr>
          <w:rFonts w:ascii="Times New Roman" w:hAnsi="Times New Roman" w:cs="Times New Roman"/>
          <w:sz w:val="24"/>
          <w:szCs w:val="24"/>
        </w:rPr>
        <w:t>The seeds are sown in the standing water conditions at the Water seeding method which is sub divided in to</w:t>
      </w:r>
      <w:r w:rsidRPr="00A95396">
        <w:rPr>
          <w:rFonts w:ascii="Times New Roman" w:hAnsi="Times New Roman" w:cs="Times New Roman"/>
          <w:sz w:val="24"/>
          <w:szCs w:val="24"/>
        </w:rPr>
        <w:t xml:space="preserve"> </w:t>
      </w:r>
      <w:r>
        <w:rPr>
          <w:rFonts w:ascii="Times New Roman" w:hAnsi="Times New Roman" w:cs="Times New Roman"/>
          <w:sz w:val="24"/>
          <w:szCs w:val="24"/>
        </w:rPr>
        <w:t xml:space="preserve">aerobic and anerobic according to the oxygen content available in the ambient water of  the germinating see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Pr>
          <w:rFonts w:ascii="Times New Roman" w:hAnsi="Times New Roman" w:cs="Times New Roman"/>
          <w:sz w:val="24"/>
          <w:szCs w:val="24"/>
        </w:rPr>
        <w:fldChar w:fldCharType="separate"/>
      </w:r>
      <w:r w:rsidRPr="00D72AD6">
        <w:rPr>
          <w:rFonts w:ascii="Times New Roman" w:hAnsi="Times New Roman" w:cs="Times New Roman"/>
          <w:noProof/>
          <w:sz w:val="24"/>
          <w:szCs w:val="24"/>
        </w:rPr>
        <w:t>(Hassan Akhgari, 2011)</w:t>
      </w:r>
      <w:r>
        <w:rPr>
          <w:rFonts w:ascii="Times New Roman" w:hAnsi="Times New Roman" w:cs="Times New Roman"/>
          <w:sz w:val="24"/>
          <w:szCs w:val="24"/>
        </w:rPr>
        <w:fldChar w:fldCharType="end"/>
      </w:r>
      <w:r>
        <w:rPr>
          <w:rFonts w:ascii="Times New Roman" w:hAnsi="Times New Roman" w:cs="Times New Roman"/>
          <w:sz w:val="24"/>
          <w:szCs w:val="24"/>
        </w:rPr>
        <w:t xml:space="preserve">. The main purpose of the Water seeding is to control the invasive weeds and weedy rice which are the major constraints in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Pr>
          <w:rFonts w:ascii="Times New Roman" w:hAnsi="Times New Roman" w:cs="Times New Roman"/>
          <w:sz w:val="24"/>
          <w:szCs w:val="24"/>
        </w:rPr>
        <w:fldChar w:fldCharType="separate"/>
      </w:r>
      <w:r w:rsidRPr="002621C1">
        <w:rPr>
          <w:rFonts w:ascii="Times New Roman" w:hAnsi="Times New Roman" w:cs="Times New Roman"/>
          <w:noProof/>
          <w:sz w:val="24"/>
          <w:szCs w:val="24"/>
        </w:rPr>
        <w:t>(Hill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95396">
        <w:rPr>
          <w:rFonts w:ascii="Times New Roman" w:hAnsi="Times New Roman" w:cs="Times New Roman"/>
          <w:sz w:val="24"/>
          <w:szCs w:val="24"/>
        </w:rPr>
        <w:t>Dry direct seeding is practiced in the areas which are prone to floods and in low lands, uplands where rainfed paddy cultivation is done</w:t>
      </w:r>
      <w:r>
        <w:rPr>
          <w:rFonts w:ascii="Times New Roman" w:hAnsi="Times New Roman" w:cs="Times New Roman"/>
          <w:sz w:val="24"/>
          <w:szCs w:val="24"/>
        </w:rPr>
        <w:t xml:space="preserve">. The lands where irrigated cultivation of rice is done commonly used the Wet direct seeding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sz w:val="24"/>
          <w:szCs w:val="24"/>
        </w:rPr>
        <w:fldChar w:fldCharType="separate"/>
      </w:r>
      <w:r w:rsidRPr="00501E56">
        <w:rPr>
          <w:rFonts w:ascii="Times New Roman" w:hAnsi="Times New Roman" w:cs="Times New Roman"/>
          <w:noProof/>
          <w:sz w:val="24"/>
          <w:szCs w:val="24"/>
        </w:rPr>
        <w:t>(Pandey et al., 2000)</w:t>
      </w:r>
      <w:r>
        <w:rPr>
          <w:rFonts w:ascii="Times New Roman" w:hAnsi="Times New Roman" w:cs="Times New Roman"/>
          <w:sz w:val="24"/>
          <w:szCs w:val="24"/>
        </w:rPr>
        <w:fldChar w:fldCharType="end"/>
      </w:r>
      <w:r w:rsidRPr="00A95396">
        <w:rPr>
          <w:rFonts w:ascii="Times New Roman" w:hAnsi="Times New Roman" w:cs="Times New Roman"/>
          <w:sz w:val="24"/>
          <w:szCs w:val="24"/>
        </w:rPr>
        <w:t>.</w:t>
      </w:r>
    </w:p>
    <w:p w14:paraId="0E1981DC" w14:textId="77777777"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The cultivation of rice through direct seeding is widely practiced in America, Russia, Japan, Cuba, India, Western Europe including Italy, French as a result of the shortage of skilled labor and high wages demanded by them </w:t>
      </w:r>
      <w:r w:rsidRPr="00F10C6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F10C68">
        <w:rPr>
          <w:rFonts w:ascii="Times New Roman" w:hAnsi="Times New Roman" w:cs="Times New Roman"/>
          <w:color w:val="000000" w:themeColor="text1"/>
          <w:sz w:val="24"/>
          <w:szCs w:val="24"/>
        </w:rPr>
        <w:fldChar w:fldCharType="separate"/>
      </w:r>
      <w:r w:rsidRPr="002621C1">
        <w:rPr>
          <w:rFonts w:ascii="Times New Roman" w:hAnsi="Times New Roman" w:cs="Times New Roman"/>
          <w:noProof/>
          <w:color w:val="000000" w:themeColor="text1"/>
          <w:sz w:val="24"/>
          <w:szCs w:val="24"/>
        </w:rPr>
        <w:t>(Iqbal et al., 2017)</w:t>
      </w:r>
      <w:r w:rsidRPr="00F10C68">
        <w:rPr>
          <w:rFonts w:ascii="Times New Roman" w:hAnsi="Times New Roman" w:cs="Times New Roman"/>
          <w:color w:val="000000" w:themeColor="text1"/>
          <w:sz w:val="24"/>
          <w:szCs w:val="24"/>
        </w:rPr>
        <w:fldChar w:fldCharType="end"/>
      </w:r>
      <w:r w:rsidRPr="00F10C6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ccording to th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D674D">
        <w:rPr>
          <w:rFonts w:ascii="Times New Roman" w:hAnsi="Times New Roman" w:cs="Times New Roman"/>
          <w:noProof/>
          <w:color w:val="000000" w:themeColor="text1"/>
          <w:sz w:val="24"/>
          <w:szCs w:val="24"/>
        </w:rPr>
        <w:t>Weerakoon et al.,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83D79">
        <w:rPr>
          <w:rFonts w:ascii="Times New Roman" w:hAnsi="Times New Roman" w:cs="Times New Roman"/>
          <w:noProof/>
          <w:color w:val="000000" w:themeColor="text1"/>
          <w:sz w:val="24"/>
          <w:szCs w:val="24"/>
        </w:rPr>
        <w:t>(Pathinayake et al., 199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03978B06" w14:textId="77777777"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w:t>
      </w:r>
      <w:r w:rsidRPr="00F10C68">
        <w:rPr>
          <w:rFonts w:ascii="Times New Roman" w:hAnsi="Times New Roman" w:cs="Times New Roman"/>
          <w:color w:val="000000" w:themeColor="text1"/>
          <w:sz w:val="24"/>
          <w:szCs w:val="24"/>
        </w:rPr>
        <w:lastRenderedPageBreak/>
        <w:t xml:space="preserve">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F10C68">
        <w:rPr>
          <w:rFonts w:ascii="Times New Roman" w:hAnsi="Times New Roman" w:cs="Times New Roman"/>
          <w:noProof/>
          <w:color w:val="000000" w:themeColor="text1"/>
          <w:sz w:val="24"/>
          <w:szCs w:val="24"/>
        </w:rPr>
        <w:t>(Pandey et al., 2000)</w:t>
      </w:r>
      <w:r w:rsidRPr="00F10C68">
        <w:rPr>
          <w:rFonts w:ascii="Times New Roman" w:hAnsi="Times New Roman" w:cs="Times New Roman"/>
          <w:color w:val="000000" w:themeColor="text1"/>
          <w:sz w:val="24"/>
          <w:szCs w:val="24"/>
        </w:rPr>
        <w:t>.</w:t>
      </w:r>
    </w:p>
    <w:p w14:paraId="67BD1E33" w14:textId="613C0B17"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1B5F8F">
        <w:rPr>
          <w:rFonts w:ascii="Times New Roman" w:hAnsi="Times New Roman" w:cs="Times New Roman"/>
          <w:color w:val="000000" w:themeColor="text1"/>
          <w:sz w:val="24"/>
          <w:szCs w:val="24"/>
        </w:rPr>
        <w:t>Mainly the farmers</w:t>
      </w:r>
      <w:r>
        <w:rPr>
          <w:rFonts w:ascii="Times New Roman" w:hAnsi="Times New Roman" w:cs="Times New Roman"/>
          <w:color w:val="000000" w:themeColor="text1"/>
          <w:sz w:val="24"/>
          <w:szCs w:val="24"/>
        </w:rPr>
        <w:t xml:space="preserve"> tend to use direct seeding when there is lack of available resources like land, labor and if there is a necessity for the early maturity of the plants </w:t>
      </w:r>
      <w:r>
        <w:rPr>
          <w:rFonts w:ascii="Times New Roman" w:hAnsi="Times New Roman" w:cs="Times New Roman"/>
          <w:color w:val="000000" w:themeColor="text1"/>
          <w:sz w:val="24"/>
          <w:szCs w:val="24"/>
        </w:rPr>
        <w:fldChar w:fldCharType="begin" w:fldLock="1"/>
      </w:r>
      <w:r w:rsidR="00376A1A">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26135F" w:rsidRPr="0026135F">
        <w:rPr>
          <w:rFonts w:ascii="Times New Roman" w:hAnsi="Times New Roman" w:cs="Times New Roman"/>
          <w:noProof/>
          <w:color w:val="000000" w:themeColor="text1"/>
          <w:sz w:val="24"/>
          <w:szCs w:val="24"/>
        </w:rPr>
        <w:t>(IRRI Rice Knowledge Bank, 2018a)</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improved short duration rice varieties and the availability of selective herbicides at cost effective prices impelled the farmers more on the Direct seeding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50E69">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3E5F89">
        <w:rPr>
          <w:rFonts w:ascii="Times New Roman" w:hAnsi="Times New Roman" w:cs="Times New Roman"/>
          <w:color w:val="000000" w:themeColor="text1"/>
          <w:sz w:val="24"/>
          <w:szCs w:val="24"/>
        </w:rPr>
        <w:t xml:space="preserve">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003E5F89">
        <w:rPr>
          <w:rFonts w:ascii="Times New Roman" w:hAnsi="Times New Roman" w:cs="Times New Roman"/>
          <w:color w:val="000000" w:themeColor="text1"/>
          <w:sz w:val="24"/>
          <w:szCs w:val="24"/>
        </w:rPr>
        <w:fldChar w:fldCharType="begin" w:fldLock="1"/>
      </w:r>
      <w:r w:rsidR="0026135F">
        <w:rPr>
          <w:rFonts w:ascii="Times New Roman" w:hAnsi="Times New Roman" w:cs="Times New Roman"/>
          <w:color w:val="000000" w:themeColor="text1"/>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003E5F89">
        <w:rPr>
          <w:rFonts w:ascii="Times New Roman" w:hAnsi="Times New Roman" w:cs="Times New Roman"/>
          <w:color w:val="000000" w:themeColor="text1"/>
          <w:sz w:val="24"/>
          <w:szCs w:val="24"/>
        </w:rPr>
        <w:fldChar w:fldCharType="separate"/>
      </w:r>
      <w:r w:rsidR="003E5F89" w:rsidRPr="003E5F89">
        <w:rPr>
          <w:rFonts w:ascii="Times New Roman" w:hAnsi="Times New Roman" w:cs="Times New Roman"/>
          <w:noProof/>
          <w:color w:val="000000" w:themeColor="text1"/>
          <w:sz w:val="24"/>
          <w:szCs w:val="24"/>
        </w:rPr>
        <w:t>(Sangeetha and Baskar, 2015)</w:t>
      </w:r>
      <w:r w:rsidR="003E5F89">
        <w:rPr>
          <w:rFonts w:ascii="Times New Roman" w:hAnsi="Times New Roman" w:cs="Times New Roman"/>
          <w:color w:val="000000" w:themeColor="text1"/>
          <w:sz w:val="24"/>
          <w:szCs w:val="24"/>
        </w:rPr>
        <w:fldChar w:fldCharType="end"/>
      </w:r>
      <w:r w:rsidR="003E5F89">
        <w:rPr>
          <w:rFonts w:ascii="Times New Roman" w:hAnsi="Times New Roman" w:cs="Times New Roman"/>
          <w:color w:val="000000" w:themeColor="text1"/>
          <w:sz w:val="24"/>
          <w:szCs w:val="24"/>
        </w:rPr>
        <w:t>.</w:t>
      </w:r>
    </w:p>
    <w:p w14:paraId="5D3C6D22" w14:textId="5869FF3C"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vasion of the weeds and weedy rice is concerned as the most distractive problem in direct seed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72C3B">
        <w:rPr>
          <w:rFonts w:ascii="Times New Roman" w:hAnsi="Times New Roman" w:cs="Times New Roman"/>
          <w:noProof/>
          <w:color w:val="000000" w:themeColor="text1"/>
          <w:sz w:val="24"/>
          <w:szCs w:val="24"/>
        </w:rPr>
        <w:t>(Gunawardana et al., 2013; Marambe,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D6473">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A5FCF">
        <w:rPr>
          <w:rFonts w:ascii="Times New Roman" w:hAnsi="Times New Roman" w:cs="Times New Roman"/>
          <w:noProof/>
          <w:color w:val="000000" w:themeColor="text1"/>
          <w:sz w:val="24"/>
          <w:szCs w:val="24"/>
        </w:rPr>
        <w:t>(Illangakoon et al., 2017; Rajapakse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Singh et al., 198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a result of these reasons there is a significant reduction in the grain yield obtained </w:t>
      </w:r>
      <w:r w:rsidR="003E5F89">
        <w:rPr>
          <w:rFonts w:ascii="Times New Roman" w:hAnsi="Times New Roman" w:cs="Times New Roman"/>
          <w:color w:val="000000" w:themeColor="text1"/>
          <w:sz w:val="24"/>
          <w:szCs w:val="24"/>
        </w:rPr>
        <w:t>from</w:t>
      </w:r>
      <w:r>
        <w:rPr>
          <w:rFonts w:ascii="Times New Roman" w:hAnsi="Times New Roman" w:cs="Times New Roman"/>
          <w:color w:val="000000" w:themeColor="text1"/>
          <w:sz w:val="24"/>
          <w:szCs w:val="24"/>
        </w:rPr>
        <w:t xml:space="preserve"> direct seeding compared to the transplant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Akbar et al., 2007)</w:t>
      </w:r>
      <w:r>
        <w:rPr>
          <w:rFonts w:ascii="Times New Roman" w:hAnsi="Times New Roman" w:cs="Times New Roman"/>
          <w:color w:val="000000" w:themeColor="text1"/>
          <w:sz w:val="24"/>
          <w:szCs w:val="24"/>
        </w:rPr>
        <w:fldChar w:fldCharType="end"/>
      </w:r>
    </w:p>
    <w:p w14:paraId="75717636" w14:textId="185F72F4" w:rsidR="003E5F89" w:rsidRDefault="003E5F8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p>
    <w:p w14:paraId="3EA925E3" w14:textId="661FB2AC" w:rsidR="00220439" w:rsidRDefault="00220439" w:rsidP="00C3045B">
      <w:pPr>
        <w:spacing w:before="120" w:after="120"/>
      </w:pPr>
    </w:p>
    <w:p w14:paraId="691664D9" w14:textId="1B27B60C" w:rsidR="008D56B7" w:rsidRDefault="008D56B7" w:rsidP="00C3045B">
      <w:pPr>
        <w:spacing w:before="120" w:after="120"/>
      </w:pPr>
    </w:p>
    <w:p w14:paraId="5D7F9C56" w14:textId="3A663CBA" w:rsidR="008D56B7" w:rsidRDefault="008D56B7" w:rsidP="00C3045B">
      <w:pPr>
        <w:spacing w:before="120" w:after="120"/>
      </w:pPr>
    </w:p>
    <w:p w14:paraId="7F347106" w14:textId="77777777" w:rsidR="008D56B7" w:rsidRPr="00EB1651" w:rsidRDefault="008D56B7" w:rsidP="00C3045B">
      <w:pPr>
        <w:spacing w:before="120" w:after="120"/>
      </w:pPr>
    </w:p>
    <w:p w14:paraId="7A1F494E" w14:textId="77777777" w:rsidR="00220439" w:rsidRDefault="00220439" w:rsidP="00C3045B">
      <w:pPr>
        <w:pStyle w:val="Heading2"/>
        <w:spacing w:before="120" w:after="120"/>
        <w:rPr>
          <w:rFonts w:ascii="Times New Roman" w:hAnsi="Times New Roman" w:cs="Times New Roman"/>
          <w:b/>
          <w:color w:val="auto"/>
          <w:sz w:val="40"/>
          <w:szCs w:val="40"/>
        </w:rPr>
      </w:pPr>
      <w:bookmarkStart w:id="8" w:name="_Toc529958338"/>
      <w:r w:rsidRPr="000C45A5">
        <w:rPr>
          <w:rFonts w:ascii="Times New Roman" w:hAnsi="Times New Roman" w:cs="Times New Roman"/>
          <w:b/>
          <w:color w:val="auto"/>
          <w:sz w:val="40"/>
          <w:szCs w:val="40"/>
        </w:rPr>
        <w:lastRenderedPageBreak/>
        <w:t>2.5 Transplanting of Ric</w:t>
      </w:r>
      <w:bookmarkEnd w:id="8"/>
      <w:r>
        <w:rPr>
          <w:rFonts w:ascii="Times New Roman" w:hAnsi="Times New Roman" w:cs="Times New Roman"/>
          <w:b/>
          <w:color w:val="auto"/>
          <w:sz w:val="40"/>
          <w:szCs w:val="40"/>
        </w:rPr>
        <w:t>e</w:t>
      </w:r>
    </w:p>
    <w:p w14:paraId="1D4C3F5B" w14:textId="77777777" w:rsidR="00220439" w:rsidRDefault="00220439" w:rsidP="00C3045B">
      <w:pPr>
        <w:spacing w:before="120" w:after="120"/>
      </w:pPr>
    </w:p>
    <w:p w14:paraId="11275004" w14:textId="2F7572F7" w:rsidR="00220439" w:rsidRDefault="00220439" w:rsidP="00C3045B">
      <w:pPr>
        <w:spacing w:before="120" w:after="120" w:line="360" w:lineRule="auto"/>
        <w:rPr>
          <w:rFonts w:ascii="Times New Roman" w:hAnsi="Times New Roman" w:cs="Times New Roman"/>
          <w:sz w:val="24"/>
          <w:szCs w:val="24"/>
        </w:rPr>
      </w:pPr>
      <w:r w:rsidRPr="008E715E">
        <w:rPr>
          <w:rFonts w:ascii="Times New Roman" w:hAnsi="Times New Roman" w:cs="Times New Roman"/>
          <w:sz w:val="24"/>
          <w:szCs w:val="24"/>
        </w:rPr>
        <w:t xml:space="preserve">The transplanting of rice is the most commonly practiced traditional establishment method by the farmers in the Asian region </w:t>
      </w:r>
      <w:r w:rsidRPr="008E715E">
        <w:rPr>
          <w:rFonts w:ascii="Times New Roman" w:hAnsi="Times New Roman" w:cs="Times New Roman"/>
          <w:sz w:val="24"/>
          <w:szCs w:val="24"/>
        </w:rPr>
        <w:fldChar w:fldCharType="begin" w:fldLock="1"/>
      </w:r>
      <w:r w:rsidRPr="008E715E">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Mabbayad and Bordo, 1971)</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8E715E">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IRRI, 2007)</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w:t>
      </w:r>
    </w:p>
    <w:p w14:paraId="2C3567A5" w14:textId="77777777"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Pr>
          <w:rFonts w:ascii="Times New Roman" w:hAnsi="Times New Roman" w:cs="Times New Roman"/>
          <w:sz w:val="24"/>
          <w:szCs w:val="24"/>
        </w:rPr>
        <w:fldChar w:fldCharType="separate"/>
      </w:r>
      <w:r w:rsidRPr="00B509D1">
        <w:rPr>
          <w:rFonts w:ascii="Times New Roman" w:hAnsi="Times New Roman" w:cs="Times New Roman"/>
          <w:noProof/>
          <w:sz w:val="24"/>
          <w:szCs w:val="24"/>
        </w:rPr>
        <w:t>(Himeda, 1994;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Pr>
          <w:rFonts w:ascii="Times New Roman" w:hAnsi="Times New Roman" w:cs="Times New Roman"/>
          <w:sz w:val="24"/>
          <w:szCs w:val="24"/>
        </w:rPr>
        <w:fldChar w:fldCharType="separate"/>
      </w:r>
      <w:r w:rsidRPr="00080E31">
        <w:rPr>
          <w:rFonts w:ascii="Times New Roman" w:hAnsi="Times New Roman" w:cs="Times New Roman"/>
          <w:noProof/>
          <w:sz w:val="24"/>
          <w:szCs w:val="24"/>
        </w:rPr>
        <w:t>(Desai, 2012)</w:t>
      </w:r>
      <w:r>
        <w:rPr>
          <w:rFonts w:ascii="Times New Roman" w:hAnsi="Times New Roman" w:cs="Times New Roman"/>
          <w:sz w:val="24"/>
          <w:szCs w:val="24"/>
        </w:rPr>
        <w:fldChar w:fldCharType="end"/>
      </w:r>
      <w:r>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Pr>
          <w:rFonts w:ascii="Times New Roman" w:hAnsi="Times New Roman" w:cs="Times New Roman"/>
          <w:sz w:val="24"/>
          <w:szCs w:val="24"/>
        </w:rPr>
        <w:fldChar w:fldCharType="separate"/>
      </w:r>
      <w:r w:rsidRPr="00850257">
        <w:rPr>
          <w:rFonts w:ascii="Times New Roman" w:hAnsi="Times New Roman" w:cs="Times New Roman"/>
          <w:noProof/>
          <w:sz w:val="24"/>
          <w:szCs w:val="24"/>
        </w:rPr>
        <w:t>(Hossain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Pr>
          <w:rFonts w:ascii="Times New Roman" w:hAnsi="Times New Roman" w:cs="Times New Roman"/>
          <w:sz w:val="24"/>
          <w:szCs w:val="24"/>
        </w:rPr>
        <w:fldChar w:fldCharType="separate"/>
      </w:r>
      <w:r w:rsidRPr="00553A0A">
        <w:rPr>
          <w:rFonts w:ascii="Times New Roman" w:hAnsi="Times New Roman" w:cs="Times New Roman"/>
          <w:noProof/>
          <w:sz w:val="24"/>
          <w:szCs w:val="24"/>
        </w:rPr>
        <w:t>(Baloch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7D5F5A4" w14:textId="29CE557A"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transplanted rice cultivation gives significantly increased number of productive tillers per hill and increment in number of </w:t>
      </w:r>
      <w:proofErr w:type="gramStart"/>
      <w:r w:rsidR="001766BB">
        <w:rPr>
          <w:rFonts w:ascii="Times New Roman" w:hAnsi="Times New Roman" w:cs="Times New Roman"/>
          <w:sz w:val="24"/>
          <w:szCs w:val="24"/>
        </w:rPr>
        <w:t>spikelet</w:t>
      </w:r>
      <w:proofErr w:type="gramEnd"/>
      <w:r>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w:t>
      </w:r>
      <w:r>
        <w:rPr>
          <w:rFonts w:ascii="Times New Roman" w:hAnsi="Times New Roman" w:cs="Times New Roman"/>
          <w:sz w:val="24"/>
          <w:szCs w:val="24"/>
        </w:rPr>
        <w:lastRenderedPageBreak/>
        <w:t xml:space="preserve">during the panicle initiation and flowering stages which are considered as more critical stages having a noticeable impact on the final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Pr>
          <w:rFonts w:ascii="Times New Roman" w:hAnsi="Times New Roman" w:cs="Times New Roman"/>
          <w:sz w:val="24"/>
          <w:szCs w:val="24"/>
        </w:rPr>
        <w:fldChar w:fldCharType="separate"/>
      </w:r>
      <w:r w:rsidRPr="00FD2883">
        <w:rPr>
          <w:rFonts w:ascii="Times New Roman" w:hAnsi="Times New Roman" w:cs="Times New Roman"/>
          <w:noProof/>
          <w:sz w:val="24"/>
          <w:szCs w:val="24"/>
        </w:rPr>
        <w:t>(Septiningsih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63D601C" w14:textId="77777777"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Pr>
          <w:rFonts w:ascii="Times New Roman" w:hAnsi="Times New Roman" w:cs="Times New Roman"/>
          <w:sz w:val="24"/>
          <w:szCs w:val="24"/>
        </w:rPr>
        <w:fldChar w:fldCharType="separate"/>
      </w:r>
      <w:r w:rsidRPr="006F253B">
        <w:rPr>
          <w:rFonts w:ascii="Times New Roman" w:hAnsi="Times New Roman" w:cs="Times New Roman"/>
          <w:noProof/>
          <w:sz w:val="24"/>
          <w:szCs w:val="24"/>
        </w:rPr>
        <w:t>(Das, 2012; Singh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48E13CC5" w14:textId="272A77D6"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Akbar et al., 2007; Manjappa and Kataraki, 2004; Rani and Jayakiran, 2010)</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s can be named as the most attractive suggestion to the areas with shortage of lab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Sing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3441D11" w14:textId="0E43F2CD" w:rsidR="008D56B7" w:rsidRDefault="008D56B7" w:rsidP="00C3045B">
      <w:pPr>
        <w:spacing w:before="120" w:after="120" w:line="360" w:lineRule="auto"/>
        <w:rPr>
          <w:rFonts w:ascii="Times New Roman" w:hAnsi="Times New Roman" w:cs="Times New Roman"/>
          <w:sz w:val="24"/>
          <w:szCs w:val="24"/>
        </w:rPr>
      </w:pPr>
    </w:p>
    <w:p w14:paraId="54D3D45B" w14:textId="77777777" w:rsidR="003A0AE0" w:rsidRPr="000C45A5" w:rsidRDefault="003A0AE0" w:rsidP="003A0AE0">
      <w:pPr>
        <w:pStyle w:val="Heading3"/>
        <w:spacing w:line="360" w:lineRule="auto"/>
        <w:rPr>
          <w:rFonts w:ascii="Times New Roman" w:hAnsi="Times New Roman" w:cs="Times New Roman"/>
          <w:b/>
          <w:color w:val="auto"/>
          <w:sz w:val="40"/>
          <w:szCs w:val="40"/>
        </w:rPr>
      </w:pPr>
      <w:r w:rsidRPr="000C45A5">
        <w:rPr>
          <w:rFonts w:ascii="Times New Roman" w:hAnsi="Times New Roman" w:cs="Times New Roman"/>
          <w:b/>
          <w:color w:val="auto"/>
          <w:sz w:val="40"/>
          <w:szCs w:val="40"/>
        </w:rPr>
        <w:t>2.51Wet bed for Random transplanting</w:t>
      </w:r>
    </w:p>
    <w:p w14:paraId="5D869175" w14:textId="3D2EF89E" w:rsidR="003A0AE0" w:rsidRDefault="003A0AE0" w:rsidP="003A0AE0">
      <w:pPr>
        <w:spacing w:line="360" w:lineRule="auto"/>
        <w:rPr>
          <w:rFonts w:ascii="Times New Roman" w:hAnsi="Times New Roman" w:cs="Times New Roman"/>
          <w:sz w:val="24"/>
          <w:szCs w:val="24"/>
        </w:rPr>
      </w:pPr>
      <w:r w:rsidRPr="00411C1B">
        <w:rPr>
          <w:rFonts w:ascii="Times New Roman" w:hAnsi="Times New Roman" w:cs="Times New Roman"/>
          <w:sz w:val="24"/>
          <w:szCs w:val="24"/>
        </w:rPr>
        <w:t xml:space="preserve">Wet bed is the </w:t>
      </w:r>
      <w:r>
        <w:rPr>
          <w:rFonts w:ascii="Times New Roman" w:hAnsi="Times New Roman" w:cs="Times New Roman"/>
          <w:sz w:val="24"/>
          <w:szCs w:val="24"/>
        </w:rPr>
        <w:t xml:space="preserve">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w:t>
      </w:r>
      <w:r w:rsidR="00376A1A">
        <w:rPr>
          <w:rFonts w:ascii="Times New Roman" w:hAnsi="Times New Roman" w:cs="Times New Roman"/>
          <w:sz w:val="24"/>
          <w:szCs w:val="24"/>
        </w:rPr>
        <w:t xml:space="preserve">The pre-germinated seeds should be broadcasted uniformly in to the light soil to facilitate easy pulling with less damages on the roots at the transplanting process. </w:t>
      </w:r>
      <w:r>
        <w:rPr>
          <w:rFonts w:ascii="Times New Roman" w:hAnsi="Times New Roman" w:cs="Times New Roman"/>
          <w:sz w:val="24"/>
          <w:szCs w:val="24"/>
        </w:rPr>
        <w:t xml:space="preserve">It is very essential to take care of the nurseries after seeds sown for weeds, pests and disease attacks </w:t>
      </w:r>
      <w:r>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Pr>
          <w:rFonts w:ascii="Times New Roman" w:hAnsi="Times New Roman" w:cs="Times New Roman"/>
          <w:sz w:val="24"/>
          <w:szCs w:val="24"/>
        </w:rPr>
        <w:fldChar w:fldCharType="separate"/>
      </w:r>
      <w:r w:rsidR="00376A1A" w:rsidRPr="00376A1A">
        <w:rPr>
          <w:rFonts w:ascii="Times New Roman" w:hAnsi="Times New Roman" w:cs="Times New Roman"/>
          <w:noProof/>
          <w:sz w:val="24"/>
          <w:szCs w:val="24"/>
        </w:rPr>
        <w:t>(Bautista and Javier, 2008; Gaikwad et al., 2015; IRRI,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B39BD6C" w14:textId="4D4D0BEA" w:rsidR="00376A1A" w:rsidRDefault="003A0AE0" w:rsidP="003A0AE0">
      <w:pPr>
        <w:spacing w:line="360" w:lineRule="auto"/>
        <w:rPr>
          <w:rFonts w:ascii="Times New Roman" w:hAnsi="Times New Roman" w:cs="Times New Roman"/>
          <w:sz w:val="24"/>
          <w:szCs w:val="24"/>
        </w:rPr>
      </w:pPr>
      <w:r>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w:t>
      </w:r>
      <w:r w:rsidR="009D058A">
        <w:rPr>
          <w:rFonts w:ascii="Times New Roman" w:hAnsi="Times New Roman" w:cs="Times New Roman"/>
          <w:sz w:val="24"/>
          <w:szCs w:val="24"/>
        </w:rPr>
        <w:t>using guides</w:t>
      </w:r>
      <w:r>
        <w:rPr>
          <w:rFonts w:ascii="Times New Roman" w:hAnsi="Times New Roman" w:cs="Times New Roman"/>
          <w:sz w:val="24"/>
          <w:szCs w:val="24"/>
        </w:rPr>
        <w:t xml:space="preserve"> made of wood, wires or twines </w:t>
      </w:r>
      <w:r>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Pr>
          <w:rFonts w:ascii="Times New Roman" w:hAnsi="Times New Roman" w:cs="Times New Roman"/>
          <w:sz w:val="24"/>
          <w:szCs w:val="24"/>
        </w:rPr>
        <w:fldChar w:fldCharType="separate"/>
      </w:r>
      <w:r w:rsidRPr="000B38EE">
        <w:rPr>
          <w:rFonts w:ascii="Times New Roman" w:hAnsi="Times New Roman" w:cs="Times New Roman"/>
          <w:noProof/>
          <w:sz w:val="24"/>
          <w:szCs w:val="24"/>
        </w:rPr>
        <w:t>(Rice Knowledge Bank, 2009; Sangeetha and Baska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886C671" w14:textId="7472EBDA" w:rsidR="009D058A" w:rsidRDefault="009D058A" w:rsidP="003A0AE0">
      <w:pPr>
        <w:spacing w:line="360" w:lineRule="auto"/>
        <w:rPr>
          <w:rFonts w:ascii="Times New Roman" w:hAnsi="Times New Roman" w:cs="Times New Roman"/>
          <w:sz w:val="24"/>
          <w:szCs w:val="24"/>
        </w:rPr>
      </w:pPr>
      <w:r>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w:t>
      </w:r>
      <w:r>
        <w:rPr>
          <w:rFonts w:ascii="Times New Roman" w:hAnsi="Times New Roman" w:cs="Times New Roman"/>
          <w:sz w:val="24"/>
          <w:szCs w:val="24"/>
        </w:rPr>
        <w:lastRenderedPageBreak/>
        <w:t>seedlings are transplanted per hill with 20-3</w:t>
      </w:r>
      <w:r w:rsidR="00AC6F6F">
        <w:rPr>
          <w:rFonts w:ascii="Times New Roman" w:hAnsi="Times New Roman" w:cs="Times New Roman"/>
          <w:sz w:val="24"/>
          <w:szCs w:val="24"/>
        </w:rPr>
        <w:t xml:space="preserve">0 cm spacing between the plants </w:t>
      </w:r>
      <w:r w:rsidR="00AC6F6F">
        <w:rPr>
          <w:rFonts w:ascii="Times New Roman" w:hAnsi="Times New Roman" w:cs="Times New Roman"/>
          <w:sz w:val="24"/>
          <w:szCs w:val="24"/>
        </w:rPr>
        <w:fldChar w:fldCharType="begin" w:fldLock="1"/>
      </w:r>
      <w:r w:rsidR="004F1D48">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00AC6F6F">
        <w:rPr>
          <w:rFonts w:ascii="Times New Roman" w:hAnsi="Times New Roman" w:cs="Times New Roman"/>
          <w:sz w:val="24"/>
          <w:szCs w:val="24"/>
        </w:rPr>
        <w:fldChar w:fldCharType="separate"/>
      </w:r>
      <w:r w:rsidR="00AC6F6F" w:rsidRPr="00AC6F6F">
        <w:rPr>
          <w:rFonts w:ascii="Times New Roman" w:hAnsi="Times New Roman" w:cs="Times New Roman"/>
          <w:noProof/>
          <w:sz w:val="24"/>
          <w:szCs w:val="24"/>
        </w:rPr>
        <w:t>(Bautista and Javier, 2008)</w:t>
      </w:r>
      <w:r w:rsidR="00AC6F6F">
        <w:rPr>
          <w:rFonts w:ascii="Times New Roman" w:hAnsi="Times New Roman" w:cs="Times New Roman"/>
          <w:sz w:val="24"/>
          <w:szCs w:val="24"/>
        </w:rPr>
        <w:fldChar w:fldCharType="end"/>
      </w:r>
      <w:r w:rsidR="00AC6F6F">
        <w:rPr>
          <w:rFonts w:ascii="Times New Roman" w:hAnsi="Times New Roman" w:cs="Times New Roman"/>
          <w:sz w:val="24"/>
          <w:szCs w:val="24"/>
        </w:rPr>
        <w:t>.</w:t>
      </w:r>
    </w:p>
    <w:p w14:paraId="6DFCF94B" w14:textId="4856DBA1" w:rsidR="003A0AE0" w:rsidRDefault="003A0AE0" w:rsidP="003A0AE0">
      <w:pPr>
        <w:spacing w:line="360" w:lineRule="auto"/>
        <w:rPr>
          <w:rFonts w:ascii="Times New Roman" w:hAnsi="Times New Roman" w:cs="Times New Roman"/>
          <w:sz w:val="24"/>
          <w:szCs w:val="24"/>
        </w:rPr>
      </w:pPr>
      <w:r>
        <w:rPr>
          <w:rFonts w:ascii="Times New Roman" w:hAnsi="Times New Roman" w:cs="Times New Roman"/>
          <w:sz w:val="24"/>
          <w:szCs w:val="24"/>
        </w:rPr>
        <w:t xml:space="preserve">In the Random transplanting method of rice seedlings are transplanted without a standard spacing between the pla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Pr>
          <w:rFonts w:ascii="Times New Roman" w:hAnsi="Times New Roman" w:cs="Times New Roman"/>
          <w:sz w:val="24"/>
          <w:szCs w:val="24"/>
        </w:rPr>
        <w:fldChar w:fldCharType="separate"/>
      </w:r>
      <w:r w:rsidRPr="00B372AF">
        <w:rPr>
          <w:rFonts w:ascii="Times New Roman" w:hAnsi="Times New Roman" w:cs="Times New Roman"/>
          <w:noProof/>
          <w:sz w:val="24"/>
          <w:szCs w:val="24"/>
        </w:rPr>
        <w:t>(IRRI, 2007)</w:t>
      </w:r>
      <w:r>
        <w:rPr>
          <w:rFonts w:ascii="Times New Roman" w:hAnsi="Times New Roman" w:cs="Times New Roman"/>
          <w:sz w:val="24"/>
          <w:szCs w:val="24"/>
        </w:rPr>
        <w:fldChar w:fldCharType="end"/>
      </w:r>
      <w:r>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w:t>
      </w:r>
      <w:r w:rsidR="001766BB">
        <w:rPr>
          <w:rFonts w:ascii="Times New Roman" w:hAnsi="Times New Roman" w:cs="Times New Roman"/>
          <w:sz w:val="24"/>
          <w:szCs w:val="24"/>
        </w:rPr>
        <w:t>they</w:t>
      </w:r>
      <w:r>
        <w:rPr>
          <w:rFonts w:ascii="Times New Roman" w:hAnsi="Times New Roman" w:cs="Times New Roman"/>
          <w:sz w:val="24"/>
          <w:szCs w:val="24"/>
        </w:rPr>
        <w:t xml:space="preserve"> reached the other end. The farmers prefer the Random transplanting mostly as it is faster than the straight row planting method which reduced the time spend and cost on labors, ultimately reducing the cost of production </w:t>
      </w:r>
      <w:r>
        <w:rPr>
          <w:rFonts w:ascii="Times New Roman" w:hAnsi="Times New Roman" w:cs="Times New Roman"/>
          <w:sz w:val="24"/>
          <w:szCs w:val="24"/>
        </w:rPr>
        <w:fldChar w:fldCharType="begin" w:fldLock="1"/>
      </w:r>
      <w:r w:rsidR="00376A1A">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Pr>
          <w:rFonts w:ascii="Times New Roman" w:hAnsi="Times New Roman" w:cs="Times New Roman"/>
          <w:sz w:val="24"/>
          <w:szCs w:val="24"/>
        </w:rPr>
        <w:fldChar w:fldCharType="separate"/>
      </w:r>
      <w:r w:rsidR="0026135F" w:rsidRPr="0026135F">
        <w:rPr>
          <w:rFonts w:ascii="Times New Roman" w:hAnsi="Times New Roman" w:cs="Times New Roman"/>
          <w:noProof/>
          <w:sz w:val="24"/>
          <w:szCs w:val="24"/>
        </w:rPr>
        <w:t>(IRRI Rice Knowledge Bank, 2018b; Rice Knowledge Bank, 2009; Wopereis, M.C.S.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1CF4ACE8" w14:textId="2B0D9134" w:rsidR="003A0AE0" w:rsidRDefault="003A0AE0" w:rsidP="003A0AE0">
      <w:pPr>
        <w:spacing w:line="360" w:lineRule="auto"/>
        <w:rPr>
          <w:rFonts w:ascii="Times New Roman" w:hAnsi="Times New Roman" w:cs="Times New Roman"/>
          <w:sz w:val="24"/>
          <w:szCs w:val="24"/>
        </w:rPr>
      </w:pPr>
      <w:r>
        <w:rPr>
          <w:rFonts w:ascii="Times New Roman" w:hAnsi="Times New Roman" w:cs="Times New Roman"/>
          <w:sz w:val="24"/>
          <w:szCs w:val="24"/>
        </w:rPr>
        <w:t xml:space="preserve">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eeder due to un even spacing between the plants </w:t>
      </w:r>
      <w:r>
        <w:rPr>
          <w:rFonts w:ascii="Times New Roman" w:hAnsi="Times New Roman" w:cs="Times New Roman"/>
          <w:sz w:val="24"/>
          <w:szCs w:val="24"/>
        </w:rPr>
        <w:fldChar w:fldCharType="begin" w:fldLock="1"/>
      </w:r>
      <w:r w:rsidR="00923EFC">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Pr>
          <w:rFonts w:ascii="Times New Roman" w:hAnsi="Times New Roman" w:cs="Times New Roman"/>
          <w:sz w:val="24"/>
          <w:szCs w:val="24"/>
        </w:rPr>
        <w:fldChar w:fldCharType="separate"/>
      </w:r>
      <w:r w:rsidR="00355206" w:rsidRPr="00355206">
        <w:rPr>
          <w:rFonts w:ascii="Times New Roman" w:hAnsi="Times New Roman" w:cs="Times New Roman"/>
          <w:noProof/>
          <w:sz w:val="24"/>
          <w:szCs w:val="24"/>
        </w:rPr>
        <w:t>(Awan et al., 2011; Negalur and Halepyat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19A0117" w14:textId="77777777" w:rsidR="003A0AE0" w:rsidRDefault="003A0AE0" w:rsidP="003A0AE0">
      <w:pPr>
        <w:spacing w:line="360" w:lineRule="auto"/>
        <w:rPr>
          <w:rFonts w:ascii="Times New Roman" w:hAnsi="Times New Roman" w:cs="Times New Roman"/>
          <w:sz w:val="24"/>
          <w:szCs w:val="24"/>
        </w:rPr>
      </w:pPr>
    </w:p>
    <w:p w14:paraId="0A7B9D47" w14:textId="77777777" w:rsidR="003169B8" w:rsidRDefault="003169B8" w:rsidP="003169B8">
      <w:pPr>
        <w:pStyle w:val="Heading3"/>
        <w:rPr>
          <w:rFonts w:ascii="Times New Roman" w:hAnsi="Times New Roman" w:cs="Times New Roman"/>
          <w:b/>
          <w:color w:val="auto"/>
          <w:sz w:val="40"/>
          <w:szCs w:val="40"/>
        </w:rPr>
      </w:pPr>
      <w:r w:rsidRPr="000C45A5">
        <w:rPr>
          <w:rFonts w:ascii="Times New Roman" w:hAnsi="Times New Roman" w:cs="Times New Roman"/>
          <w:b/>
          <w:color w:val="auto"/>
          <w:sz w:val="40"/>
          <w:szCs w:val="40"/>
        </w:rPr>
        <w:t>2.52 Parachute method</w:t>
      </w:r>
    </w:p>
    <w:p w14:paraId="434D765F" w14:textId="77777777" w:rsidR="003169B8" w:rsidRDefault="003169B8" w:rsidP="003169B8"/>
    <w:p w14:paraId="0DC30297" w14:textId="28919CD1" w:rsidR="003169B8" w:rsidRDefault="003169B8" w:rsidP="003169B8">
      <w:pPr>
        <w:spacing w:line="360" w:lineRule="auto"/>
      </w:pPr>
      <w:r>
        <w:t xml:space="preserve">The Parachute method which is known as Broadcasting of seedlings, introduced recently with the aim to cope with the problems in conventional transplanting method of rice </w:t>
      </w:r>
      <w:r>
        <w:fldChar w:fldCharType="begin" w:fldLock="1"/>
      </w:r>
      <w: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fldChar w:fldCharType="separate"/>
      </w:r>
      <w:r w:rsidRPr="003202A6">
        <w:rPr>
          <w:noProof/>
        </w:rPr>
        <w:t>(Akbar et al., 2007)</w:t>
      </w:r>
      <w:r>
        <w:fldChar w:fldCharType="end"/>
      </w:r>
      <w:r>
        <w:t xml:space="preserve">. In the Parachute method the seedlings raised in plastic sheets are broadcasted in to the puddled soil using a machine or manually </w:t>
      </w:r>
      <w:r>
        <w:fldChar w:fldCharType="begin" w:fldLock="1"/>
      </w:r>
      <w:r w:rsidR="001766BB">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fldChar w:fldCharType="separate"/>
      </w:r>
      <w:r w:rsidRPr="003202A6">
        <w:rPr>
          <w:noProof/>
        </w:rPr>
        <w:t>(IRRI, 2007)</w:t>
      </w:r>
      <w:r>
        <w:fldChar w:fldCharType="end"/>
      </w:r>
      <w:r>
        <w:t xml:space="preserve">. </w:t>
      </w:r>
    </w:p>
    <w:p w14:paraId="0D4719CC" w14:textId="77777777" w:rsidR="003169B8" w:rsidRDefault="003169B8" w:rsidP="003169B8">
      <w:pPr>
        <w:spacing w:line="360" w:lineRule="auto"/>
      </w:pPr>
      <w:r>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w:t>
      </w:r>
      <w:r>
        <w:lastRenderedPageBreak/>
        <w:t xml:space="preserve">field establishment of seedlings, the cost on labors can be reduced as the women and the children in 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fldChar w:fldCharType="separate"/>
      </w:r>
      <w:r w:rsidRPr="00BF1CE2">
        <w:rPr>
          <w:noProof/>
        </w:rPr>
        <w:t>(Akbar et al., 2007; Akhter and Sabar, 2002; Cheng, 2000; Nabii et al., 2003; Sabar, 2003)</w:t>
      </w:r>
      <w:r>
        <w:fldChar w:fldCharType="end"/>
      </w:r>
      <w:r>
        <w:t xml:space="preserve">. </w:t>
      </w:r>
    </w:p>
    <w:p w14:paraId="7BB570C3" w14:textId="77777777" w:rsidR="003169B8" w:rsidRDefault="003169B8" w:rsidP="003169B8">
      <w:pPr>
        <w:spacing w:line="360" w:lineRule="auto"/>
      </w:pPr>
      <w:r>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fldChar w:fldCharType="separate"/>
      </w:r>
      <w:r w:rsidRPr="00B83E10">
        <w:rPr>
          <w:noProof/>
        </w:rPr>
        <w:t>(Akhter and Sabar, 2002)</w:t>
      </w:r>
      <w:r>
        <w:fldChar w:fldCharType="end"/>
      </w:r>
      <w:r>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transplanting shock is reduced because the damaged roots are the main contributor to the transplanting shock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fldChar w:fldCharType="separate"/>
      </w:r>
      <w:r w:rsidRPr="003E2DEF">
        <w:rPr>
          <w:noProof/>
        </w:rPr>
        <w:t>(Akhter and Sabar, 2002; IRRI, 2007; Nabii et al., 2003; Sabar, 2003)</w:t>
      </w:r>
      <w:r>
        <w:fldChar w:fldCharType="end"/>
      </w:r>
      <w:r>
        <w:t>.</w:t>
      </w:r>
    </w:p>
    <w:p w14:paraId="7AB3D7E1" w14:textId="5D04B55B" w:rsidR="003169B8" w:rsidRDefault="003169B8" w:rsidP="003169B8">
      <w:pPr>
        <w:spacing w:line="360" w:lineRule="auto"/>
      </w:pPr>
      <w:r>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fldChar w:fldCharType="separate"/>
      </w:r>
      <w:r w:rsidRPr="00D7255B">
        <w:rPr>
          <w:noProof/>
        </w:rPr>
        <w:t>(Nabii et al., 2003)</w:t>
      </w:r>
      <w:r>
        <w:fldChar w:fldCharType="end"/>
      </w:r>
      <w:r>
        <w:t xml:space="preserve">. A optimum plant population with uniform stand of plants can be obtained  </w:t>
      </w:r>
      <w:r>
        <w:fldChar w:fldCharType="begin" w:fldLock="1"/>
      </w:r>
      <w: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fldChar w:fldCharType="separate"/>
      </w:r>
      <w:r w:rsidRPr="003E2DEF">
        <w:rPr>
          <w:noProof/>
        </w:rPr>
        <w:t>(Akhter and Sabar, 2002; Awan et al., 2008)</w:t>
      </w:r>
      <w:r>
        <w:fldChar w:fldCharType="end"/>
      </w:r>
      <w:r>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fldChar w:fldCharType="begin" w:fldLock="1"/>
      </w:r>
      <w:r w:rsidR="004F1D48">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fldChar w:fldCharType="separate"/>
      </w:r>
      <w:r w:rsidRPr="00D4353D">
        <w:rPr>
          <w:noProof/>
        </w:rPr>
        <w:t>(Akhter and Sabar, 2002; Awan et al., 2008; Nabii et al., 2003; Sabar, 2003)</w:t>
      </w:r>
      <w:r>
        <w:fldChar w:fldCharType="end"/>
      </w:r>
      <w:r>
        <w:t>.</w:t>
      </w:r>
    </w:p>
    <w:p w14:paraId="5FC64862" w14:textId="77777777" w:rsidR="003A0AE0" w:rsidRDefault="003A0AE0" w:rsidP="00C3045B">
      <w:pPr>
        <w:spacing w:before="120" w:after="120" w:line="360" w:lineRule="auto"/>
        <w:rPr>
          <w:rFonts w:ascii="Times New Roman" w:hAnsi="Times New Roman" w:cs="Times New Roman"/>
          <w:sz w:val="24"/>
          <w:szCs w:val="24"/>
        </w:rPr>
      </w:pPr>
    </w:p>
    <w:p w14:paraId="540F50BF" w14:textId="77777777" w:rsidR="008D56B7" w:rsidRPr="008D56B7" w:rsidRDefault="008D56B7" w:rsidP="00C3045B">
      <w:pPr>
        <w:spacing w:before="120" w:after="120" w:line="360" w:lineRule="auto"/>
        <w:rPr>
          <w:rFonts w:ascii="Times New Roman" w:hAnsi="Times New Roman" w:cs="Times New Roman"/>
          <w:sz w:val="24"/>
          <w:szCs w:val="24"/>
        </w:rPr>
      </w:pPr>
    </w:p>
    <w:p w14:paraId="2C27F92D" w14:textId="77777777" w:rsidR="000812FE" w:rsidRPr="00B32F3F" w:rsidRDefault="000812FE" w:rsidP="00C3045B">
      <w:pPr>
        <w:spacing w:before="120" w:after="120" w:line="360" w:lineRule="auto"/>
        <w:rPr>
          <w:rFonts w:ascii="Times New Roman" w:hAnsi="Times New Roman" w:cs="Times New Roman"/>
          <w:sz w:val="24"/>
          <w:szCs w:val="24"/>
        </w:rPr>
      </w:pPr>
    </w:p>
    <w:p w14:paraId="6FB383BB" w14:textId="77777777" w:rsidR="000812FE" w:rsidRDefault="000812FE" w:rsidP="00C3045B">
      <w:pPr>
        <w:pStyle w:val="Heading3"/>
        <w:spacing w:before="120" w:after="120"/>
        <w:rPr>
          <w:rFonts w:ascii="Times New Roman" w:hAnsi="Times New Roman" w:cs="Times New Roman"/>
          <w:b/>
          <w:color w:val="auto"/>
          <w:sz w:val="40"/>
          <w:szCs w:val="40"/>
        </w:rPr>
      </w:pPr>
      <w:r w:rsidRPr="000C45A5">
        <w:rPr>
          <w:rFonts w:ascii="Times New Roman" w:hAnsi="Times New Roman" w:cs="Times New Roman"/>
          <w:b/>
          <w:color w:val="auto"/>
          <w:sz w:val="40"/>
          <w:szCs w:val="40"/>
        </w:rPr>
        <w:t>2.53 Mechanical transplanting</w:t>
      </w:r>
    </w:p>
    <w:p w14:paraId="54D19EDC" w14:textId="77777777" w:rsidR="000812FE" w:rsidRDefault="000812FE" w:rsidP="00C3045B">
      <w:pPr>
        <w:spacing w:before="120" w:after="120"/>
      </w:pPr>
    </w:p>
    <w:p w14:paraId="08C83691" w14:textId="494B4918" w:rsidR="000812FE" w:rsidRDefault="000812FE" w:rsidP="00C3045B">
      <w:pPr>
        <w:spacing w:before="120" w:after="120" w:line="360" w:lineRule="auto"/>
        <w:rPr>
          <w:rFonts w:ascii="Times New Roman" w:hAnsi="Times New Roman" w:cs="Times New Roman"/>
          <w:sz w:val="24"/>
          <w:szCs w:val="24"/>
        </w:rPr>
      </w:pPr>
      <w:r w:rsidRPr="005E0AD0">
        <w:rPr>
          <w:rFonts w:ascii="Times New Roman" w:hAnsi="Times New Roman" w:cs="Times New Roman"/>
          <w:sz w:val="24"/>
          <w:szCs w:val="24"/>
        </w:rPr>
        <w:lastRenderedPageBreak/>
        <w:t>The mechanical transplanting is the field establishment of the seedings raised in a modified dapog nursery as mat type o</w:t>
      </w:r>
      <w:r w:rsidR="00647308">
        <w:rPr>
          <w:rFonts w:ascii="Times New Roman" w:hAnsi="Times New Roman" w:cs="Times New Roman"/>
          <w:sz w:val="24"/>
          <w:szCs w:val="24"/>
        </w:rPr>
        <w:t>r</w:t>
      </w:r>
      <w:r w:rsidRPr="005E0AD0">
        <w:rPr>
          <w:rFonts w:ascii="Times New Roman" w:hAnsi="Times New Roman" w:cs="Times New Roman"/>
          <w:sz w:val="24"/>
          <w:szCs w:val="24"/>
        </w:rPr>
        <w:t xml:space="preserve"> nursery trays, using the rice transplant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Rickman et al., 2015)</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Illangakoon et al., 2017)</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Islam et al., 2016; Rickman et al., 2015)","plainTextFormattedCitation":"(Gaikwad et al., 2015; Islam et al., 2016; Rickman et al., 2015)","previouslyFormattedCitation":"(Gaikwad et al., 2015; Islam et al., 2016; Rickman et al., 2015)"},"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Gaikwad et al., 2015; Islam et al., 2016; Rickman et al., 2015)</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xml:space="preserve">. </w:t>
      </w:r>
    </w:p>
    <w:p w14:paraId="03E20796" w14:textId="77777777" w:rsidR="000812FE" w:rsidRDefault="000812FE" w:rsidP="00C3045B">
      <w:pPr>
        <w:spacing w:before="120" w:after="120" w:line="360" w:lineRule="auto"/>
        <w:rPr>
          <w:rFonts w:ascii="Times New Roman" w:hAnsi="Times New Roman" w:cs="Times New Roman"/>
          <w:sz w:val="24"/>
          <w:szCs w:val="24"/>
        </w:rPr>
      </w:pPr>
      <w:r w:rsidRPr="00B40E24">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important factor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Farooq et al., 2001)</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The Department of Agriculture, Sri Lanka has launched programs to give the technical knowledge to the farmers under the projects KOPIA and Yaya II, to develop an instinct on them to adopt to this new technology</w:t>
      </w:r>
      <w:r>
        <w:rPr>
          <w:rFonts w:ascii="Times New Roman" w:hAnsi="Times New Roman" w:cs="Times New Roman"/>
          <w:sz w:val="24"/>
          <w:szCs w:val="24"/>
        </w:rPr>
        <w:t>.</w:t>
      </w:r>
      <w:r w:rsidRPr="00B40E24">
        <w:rPr>
          <w:rFonts w:ascii="Times New Roman" w:hAnsi="Times New Roman" w:cs="Times New Roman"/>
          <w:sz w:val="24"/>
          <w:szCs w:val="24"/>
        </w:rPr>
        <w:t xml:space="preserve"> </w:t>
      </w:r>
      <w:r w:rsidRPr="00B40E2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Bandara et al., 2017; Sri Lanka raises rice productivity with Korean technology, 2016)</w:t>
      </w:r>
      <w:r w:rsidRPr="00B40E24">
        <w:rPr>
          <w:rFonts w:ascii="Times New Roman" w:hAnsi="Times New Roman" w:cs="Times New Roman"/>
          <w:sz w:val="24"/>
          <w:szCs w:val="24"/>
        </w:rPr>
        <w:fldChar w:fldCharType="end"/>
      </w:r>
    </w:p>
    <w:p w14:paraId="1149ADBB" w14:textId="77777777" w:rsidR="000812FE" w:rsidRDefault="000812FE"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Islam et al., 2016; Islam and Khan, 2017)","plainTextFormattedCitation":"(Islam et al., 2016; Islam and Khan, 2017)","previouslyFormattedCitation":"(Islam et al., 2016; Islam and Khan, 2017)"},"properties":{"noteIndex":0},"schema":"https://github.com/citation-style-language/schema/raw/master/csl-citation.json"}</w:instrText>
      </w:r>
      <w:r>
        <w:rPr>
          <w:rFonts w:ascii="Times New Roman" w:hAnsi="Times New Roman" w:cs="Times New Roman"/>
          <w:sz w:val="24"/>
          <w:szCs w:val="24"/>
        </w:rPr>
        <w:fldChar w:fldCharType="separate"/>
      </w:r>
      <w:r w:rsidRPr="00B32AF6">
        <w:rPr>
          <w:rFonts w:ascii="Times New Roman" w:hAnsi="Times New Roman" w:cs="Times New Roman"/>
          <w:noProof/>
          <w:sz w:val="24"/>
          <w:szCs w:val="24"/>
        </w:rPr>
        <w:t>(Islam et al., 2016;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Pr>
          <w:rFonts w:ascii="Times New Roman" w:hAnsi="Times New Roman" w:cs="Times New Roman"/>
          <w:sz w:val="24"/>
          <w:szCs w:val="24"/>
        </w:rPr>
        <w:t>frequend</w:t>
      </w:r>
      <w:proofErr w:type="spellEnd"/>
      <w:r>
        <w:rPr>
          <w:rFonts w:ascii="Times New Roman" w:hAnsi="Times New Roman" w:cs="Times New Roman"/>
          <w:sz w:val="24"/>
          <w:szCs w:val="24"/>
        </w:rPr>
        <w:t xml:space="preserve"> bending and straighten up process which is not an ergonomically friend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Pr>
          <w:rFonts w:ascii="Times New Roman" w:hAnsi="Times New Roman" w:cs="Times New Roman"/>
          <w:sz w:val="24"/>
          <w:szCs w:val="24"/>
        </w:rPr>
        <w:fldChar w:fldCharType="separate"/>
      </w:r>
      <w:r w:rsidRPr="002C1E5B">
        <w:rPr>
          <w:rFonts w:ascii="Times New Roman" w:hAnsi="Times New Roman" w:cs="Times New Roman"/>
          <w:noProof/>
          <w:sz w:val="24"/>
          <w:szCs w:val="24"/>
        </w:rPr>
        <w:t>(Pradhan and Mohanty, 2014; Rickman et al., 2015)</w:t>
      </w:r>
      <w:r>
        <w:rPr>
          <w:rFonts w:ascii="Times New Roman" w:hAnsi="Times New Roman" w:cs="Times New Roman"/>
          <w:sz w:val="24"/>
          <w:szCs w:val="24"/>
        </w:rPr>
        <w:fldChar w:fldCharType="end"/>
      </w:r>
    </w:p>
    <w:p w14:paraId="529AA72A" w14:textId="09B82EB4" w:rsidR="000812FE" w:rsidRDefault="000812FE"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w:t>
      </w:r>
      <w:r w:rsidR="002A61FD">
        <w:rPr>
          <w:rFonts w:ascii="Times New Roman" w:hAnsi="Times New Roman" w:cs="Times New Roman"/>
          <w:sz w:val="24"/>
          <w:szCs w:val="24"/>
        </w:rPr>
        <w:t xml:space="preserve"> Through mechanical transplanting about 50% saving of seed paddy compared to the direct seeding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Columbia and Division, 2013; Gaikwad et al., 2015; “Hayleys empowers greater productivity via mechanised rice transplanter | FT Online,” 2013)","manualFormatting":"(Columbia and Division, 2013; Gaikwad et al., 2015; Hayleys empowers greater productivity via mechanised rice transplanter, 2013)","plainTextFormattedCitation":"(Columbia and Division, 2013; Gaikwad et al., 2015; “Hayleys empowers greater productivity via mechanised rice transplanter | FT Online,” 2013)","previouslyFormattedCitation":"(Columbia and Division, 2013; Gaikwad et al., 2015; “Hayleys empowers greater productivity via mechanised rice transplanter | FT Online,” 2013)"},"properties":{"noteIndex":0},"schema":"https://github.com/citation-style-language/schema/raw/master/csl-citation.json"}</w:instrText>
      </w:r>
      <w:r>
        <w:rPr>
          <w:rFonts w:ascii="Times New Roman" w:hAnsi="Times New Roman" w:cs="Times New Roman"/>
          <w:sz w:val="24"/>
          <w:szCs w:val="24"/>
        </w:rPr>
        <w:fldChar w:fldCharType="separate"/>
      </w:r>
      <w:r w:rsidRPr="00482E1F">
        <w:rPr>
          <w:rFonts w:ascii="Times New Roman" w:hAnsi="Times New Roman" w:cs="Times New Roman"/>
          <w:noProof/>
          <w:sz w:val="24"/>
          <w:szCs w:val="24"/>
        </w:rPr>
        <w:t xml:space="preserve">(Columbia and Division, 2013; Gaikwad et al., 2015; Hayleys empowers greater productivity </w:t>
      </w:r>
      <w:r w:rsidRPr="00482E1F">
        <w:rPr>
          <w:rFonts w:ascii="Times New Roman" w:hAnsi="Times New Roman" w:cs="Times New Roman"/>
          <w:noProof/>
          <w:sz w:val="24"/>
          <w:szCs w:val="24"/>
        </w:rPr>
        <w:lastRenderedPageBreak/>
        <w:t>via mechanised rice transplanter</w:t>
      </w:r>
      <w:r>
        <w:rPr>
          <w:rFonts w:ascii="Times New Roman" w:hAnsi="Times New Roman" w:cs="Times New Roman"/>
          <w:noProof/>
          <w:sz w:val="24"/>
          <w:szCs w:val="24"/>
        </w:rPr>
        <w:t>,</w:t>
      </w:r>
      <w:r w:rsidRPr="00482E1F">
        <w:rPr>
          <w:rFonts w:ascii="Times New Roman" w:hAnsi="Times New Roman" w:cs="Times New Roman"/>
          <w:noProof/>
          <w:sz w:val="24"/>
          <w:szCs w:val="24"/>
        </w:rPr>
        <w:t xml:space="preserve"> 2013)</w:t>
      </w:r>
      <w:r>
        <w:rPr>
          <w:rFonts w:ascii="Times New Roman" w:hAnsi="Times New Roman" w:cs="Times New Roman"/>
          <w:sz w:val="24"/>
          <w:szCs w:val="24"/>
        </w:rPr>
        <w:fldChar w:fldCharType="end"/>
      </w:r>
      <w:r>
        <w:rPr>
          <w:rFonts w:ascii="Times New Roman" w:hAnsi="Times New Roman" w:cs="Times New Roman"/>
          <w:sz w:val="24"/>
          <w:szCs w:val="24"/>
        </w:rPr>
        <w:t xml:space="preserve"> The production cost can be reduced from 25% - 30%through the mechanical transplanting than the manu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A1375">
        <w:rPr>
          <w:rFonts w:ascii="Times New Roman" w:hAnsi="Times New Roman" w:cs="Times New Roman"/>
          <w:noProof/>
          <w:sz w:val="24"/>
          <w:szCs w:val="24"/>
        </w:rPr>
        <w:t>(Mahbubur Rashid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120BD3FF" w14:textId="6E8EE39B" w:rsidR="000812FE" w:rsidRDefault="000812FE" w:rsidP="00C3045B">
      <w:pPr>
        <w:spacing w:before="120" w:after="120" w:line="360" w:lineRule="auto"/>
      </w:pPr>
      <w:r>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Pr>
          <w:rFonts w:ascii="Times New Roman" w:hAnsi="Times New Roman" w:cs="Times New Roman"/>
          <w:sz w:val="24"/>
          <w:szCs w:val="24"/>
        </w:rPr>
        <w:fldChar w:fldCharType="separate"/>
      </w:r>
      <w:r w:rsidRPr="000F65D0">
        <w:rPr>
          <w:rFonts w:ascii="Times New Roman" w:hAnsi="Times New Roman" w:cs="Times New Roman"/>
          <w:noProof/>
          <w:sz w:val="24"/>
          <w:szCs w:val="24"/>
        </w:rPr>
        <w:t>(Baloch et al., 2002; Farooq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The seedlings are pegged firmly in to the soil which reduced the transplanting shock and a uniform crop stand with vigorous growth can be obtained after field established using the transplanter </w:t>
      </w:r>
      <w:r>
        <w:rPr>
          <w:rFonts w:ascii="Times New Roman" w:hAnsi="Times New Roman" w:cs="Times New Roman"/>
          <w:sz w:val="24"/>
          <w:szCs w:val="24"/>
        </w:rPr>
        <w:fldChar w:fldCharType="begin" w:fldLock="1"/>
      </w:r>
      <w:r w:rsidR="00657DFA">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Pr>
          <w:rFonts w:ascii="Times New Roman" w:hAnsi="Times New Roman" w:cs="Times New Roman"/>
          <w:sz w:val="24"/>
          <w:szCs w:val="24"/>
        </w:rPr>
        <w:fldChar w:fldCharType="separate"/>
      </w:r>
      <w:r w:rsidRPr="000F3536">
        <w:rPr>
          <w:rFonts w:ascii="Times New Roman" w:hAnsi="Times New Roman" w:cs="Times New Roman"/>
          <w:noProof/>
          <w:sz w:val="24"/>
          <w:szCs w:val="24"/>
        </w:rPr>
        <w:t>(Illangakoon et al., 2017; Rickman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6AD09A07" w14:textId="4216EF3D" w:rsidR="000812FE" w:rsidRDefault="000812FE" w:rsidP="000812FE"/>
    <w:p w14:paraId="04E4D905" w14:textId="48327432" w:rsidR="003D2578" w:rsidRDefault="003D2578" w:rsidP="000812FE"/>
    <w:p w14:paraId="52A08A17" w14:textId="73DE6BB8" w:rsidR="003D2578" w:rsidRDefault="003D2578" w:rsidP="000812FE"/>
    <w:p w14:paraId="36D76A1B" w14:textId="010E55D2" w:rsidR="003D2578" w:rsidRDefault="003D2578" w:rsidP="000812FE"/>
    <w:p w14:paraId="1DFEFBC2" w14:textId="1B9DC05E" w:rsidR="003D2578" w:rsidRPr="00E410DD" w:rsidRDefault="00E410DD" w:rsidP="000812FE">
      <w:pPr>
        <w:rPr>
          <w:b/>
          <w:sz w:val="32"/>
          <w:szCs w:val="32"/>
        </w:rPr>
      </w:pPr>
      <w:r w:rsidRPr="00E410DD">
        <w:rPr>
          <w:b/>
          <w:sz w:val="32"/>
          <w:szCs w:val="32"/>
        </w:rPr>
        <w:t>2.532 Problems with Mechanical Transplanting in Sri Lanka</w:t>
      </w:r>
    </w:p>
    <w:p w14:paraId="414E6D16" w14:textId="77777777" w:rsidR="003D2578" w:rsidRDefault="003D2578" w:rsidP="000812FE"/>
    <w:p w14:paraId="2237E82D" w14:textId="55D2D64C" w:rsidR="003D2578" w:rsidRDefault="003D2578" w:rsidP="000812FE"/>
    <w:p w14:paraId="3F6B68FF" w14:textId="77777777" w:rsidR="003D2578" w:rsidRDefault="003D2578" w:rsidP="003D2578">
      <w:pPr>
        <w:spacing w:line="360" w:lineRule="auto"/>
        <w:rPr>
          <w:rFonts w:ascii="Times New Roman" w:hAnsi="Times New Roman" w:cs="Times New Roman"/>
          <w:sz w:val="24"/>
          <w:szCs w:val="24"/>
        </w:rPr>
      </w:pPr>
      <w:r>
        <w:rPr>
          <w:rFonts w:ascii="Times New Roman" w:hAnsi="Times New Roman" w:cs="Times New Roman"/>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45152D">
        <w:rPr>
          <w:rFonts w:ascii="Times New Roman" w:hAnsi="Times New Roman" w:cs="Times New Roman"/>
          <w:noProof/>
          <w:sz w:val="24"/>
          <w:szCs w:val="24"/>
        </w:rPr>
        <w:t>(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6A7C1C6" w14:textId="77777777" w:rsidR="003D2578" w:rsidRDefault="003D2578" w:rsidP="003D2578">
      <w:pPr>
        <w:spacing w:line="360" w:lineRule="auto"/>
        <w:rPr>
          <w:rFonts w:ascii="Times New Roman" w:hAnsi="Times New Roman" w:cs="Times New Roman"/>
          <w:sz w:val="24"/>
          <w:szCs w:val="24"/>
        </w:rPr>
      </w:pPr>
      <w:r>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purchase a mechanical transplanter and the trays required for the nurseries in their own selves. The other reason is farmers are not willing to buy the transplanter with the idea that it is useless to spend large amount of money on a machine which is consumed for only about 15-30 </w:t>
      </w:r>
      <w:r>
        <w:rPr>
          <w:rFonts w:ascii="Times New Roman" w:hAnsi="Times New Roman" w:cs="Times New Roman"/>
          <w:sz w:val="24"/>
          <w:szCs w:val="24"/>
        </w:rPr>
        <w:lastRenderedPageBreak/>
        <w:t xml:space="preserve">days in the year. Some farmers are willing to use the mechanical transplanter in hire basis rather than buying a transplant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Pr>
          <w:rFonts w:ascii="Times New Roman" w:hAnsi="Times New Roman" w:cs="Times New Roman"/>
          <w:sz w:val="24"/>
          <w:szCs w:val="24"/>
        </w:rPr>
        <w:fldChar w:fldCharType="separate"/>
      </w:r>
      <w:r w:rsidRPr="007F6A67">
        <w:rPr>
          <w:rFonts w:ascii="Times New Roman" w:hAnsi="Times New Roman" w:cs="Times New Roman"/>
          <w:noProof/>
          <w:sz w:val="24"/>
          <w:szCs w:val="24"/>
        </w:rPr>
        <w:t>(Guru et al., 2018; Pradhan and Mohanty, 2014; “Present Status of Rice Transplanter Use for Paddy Cultivation in Bangladesh,” 2013)</w:t>
      </w:r>
      <w:r>
        <w:rPr>
          <w:rFonts w:ascii="Times New Roman" w:hAnsi="Times New Roman" w:cs="Times New Roman"/>
          <w:sz w:val="24"/>
          <w:szCs w:val="24"/>
        </w:rPr>
        <w:fldChar w:fldCharType="end"/>
      </w:r>
      <w:r>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id":"ITEM-6","issued":{"date-parts":[["2015"]]},"number-of-pages":"Mathew, G.V.","publisher":"College of Horticulture","title":"Standardization of Media for Tray","type":"thesis"},"uris":["http://www.mendeley.com/documents/?uuid=0be80bba-1aa4-451d-8669-167fa4c86c42"]}],"mendeley":{"formattedCitation":"(Agriculture et al., 2015; Farooq et al., 2001; Guru et al., 2018; Mahbubur Rashid et al., 2015; Senthilkumar and Naik, 2016; “Standardization of Media for Tray,” 2015)","plainTextFormattedCitation":"(Agriculture et al., 2015; Farooq et al., 2001; Guru et al., 2018; Mahbubur Rashid et al., 2015; Senthilkumar and Naik, 2016; “Standardization of Media for Tray,” 2015)","previouslyFormattedCitation":"(Agriculture et al., 2015; Farooq et al., 2001; Guru et al., 2018; Mahbubur Rashid et al., 2015; Senthilkumar and Naik, 2016; “Standardization of Media for Tray,” 2015)"},"properties":{"noteIndex":0},"schema":"https://github.com/citation-style-language/schema/raw/master/csl-citation.json"}</w:instrText>
      </w:r>
      <w:r>
        <w:rPr>
          <w:rFonts w:ascii="Times New Roman" w:hAnsi="Times New Roman" w:cs="Times New Roman"/>
          <w:sz w:val="24"/>
          <w:szCs w:val="24"/>
        </w:rPr>
        <w:fldChar w:fldCharType="separate"/>
      </w:r>
      <w:r w:rsidRPr="005050E5">
        <w:rPr>
          <w:rFonts w:ascii="Times New Roman" w:hAnsi="Times New Roman" w:cs="Times New Roman"/>
          <w:noProof/>
          <w:sz w:val="24"/>
          <w:szCs w:val="24"/>
        </w:rPr>
        <w:t>(Agriculture et al., 2015; Farooq et al., 2001; Guru et al., 2018; Mahbubur Rashid et al., 2015; Senthilkumar and Naik, 2016; “Standardization of Media for Tray,”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CC1992E" w14:textId="77777777" w:rsidR="003D2578" w:rsidRDefault="003D2578" w:rsidP="003D2578">
      <w:pPr>
        <w:spacing w:line="360" w:lineRule="auto"/>
        <w:rPr>
          <w:rFonts w:ascii="Times New Roman" w:hAnsi="Times New Roman" w:cs="Times New Roman"/>
          <w:sz w:val="24"/>
          <w:szCs w:val="24"/>
        </w:rPr>
      </w:pPr>
      <w:r>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Pr>
          <w:rFonts w:ascii="Times New Roman" w:hAnsi="Times New Roman" w:cs="Times New Roman"/>
          <w:sz w:val="24"/>
          <w:szCs w:val="24"/>
        </w:rPr>
        <w:fldChar w:fldCharType="separate"/>
      </w:r>
      <w:r w:rsidRPr="004F6BC9">
        <w:rPr>
          <w:rFonts w:ascii="Times New Roman" w:hAnsi="Times New Roman" w:cs="Times New Roman"/>
          <w:noProof/>
          <w:sz w:val="24"/>
          <w:szCs w:val="24"/>
        </w:rPr>
        <w:t>(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6A1E41CA" w14:textId="1EB343A7" w:rsidR="003D2578" w:rsidRDefault="003D2578" w:rsidP="003D2578">
      <w:pPr>
        <w:spacing w:line="360" w:lineRule="auto"/>
        <w:rPr>
          <w:rFonts w:ascii="Times New Roman" w:hAnsi="Times New Roman" w:cs="Times New Roman"/>
          <w:sz w:val="24"/>
          <w:szCs w:val="24"/>
        </w:rPr>
      </w:pPr>
      <w:r>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seedlings </w:t>
      </w:r>
      <w:r>
        <w:rPr>
          <w:rFonts w:ascii="Times New Roman" w:hAnsi="Times New Roman" w:cs="Times New Roman"/>
          <w:sz w:val="24"/>
          <w:szCs w:val="24"/>
        </w:rPr>
        <w:fldChar w:fldCharType="begin" w:fldLock="1"/>
      </w:r>
      <w:r w:rsidR="00923EFC">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 Islam and Khan, 2017)","plainTextFormattedCitation":"(A. K. M. S. Islam et al., 2015; Islam and Khan, 2017)","previouslyFormattedCitation":"(Islam et al., 2015; Islam and Khan, 2017)"},"properties":{"noteIndex":0},"schema":"https://github.com/citation-style-language/schema/raw/master/csl-citation.json"}</w:instrText>
      </w:r>
      <w:r>
        <w:rPr>
          <w:rFonts w:ascii="Times New Roman" w:hAnsi="Times New Roman" w:cs="Times New Roman"/>
          <w:sz w:val="24"/>
          <w:szCs w:val="24"/>
        </w:rPr>
        <w:fldChar w:fldCharType="separate"/>
      </w:r>
      <w:r w:rsidR="00923EFC" w:rsidRPr="00923EFC">
        <w:rPr>
          <w:rFonts w:ascii="Times New Roman" w:hAnsi="Times New Roman" w:cs="Times New Roman"/>
          <w:noProof/>
          <w:sz w:val="24"/>
          <w:szCs w:val="24"/>
        </w:rPr>
        <w:t>(A. K. M. S. Islam et al., 2015;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required to find alternations associated with the machine to deal with the soils in which pebbles are present. The uneven seedling population a common problem in mat type nurseries that negatively affect the performance of transplanters. The mat thickness, number of seedlings per square meter and the seedling age are the major factors that should be considered in nursery preparation, but neglected by the farmers due to lack of </w:t>
      </w:r>
      <w:r>
        <w:rPr>
          <w:rFonts w:ascii="Times New Roman" w:hAnsi="Times New Roman" w:cs="Times New Roman"/>
          <w:sz w:val="24"/>
          <w:szCs w:val="24"/>
        </w:rPr>
        <w:lastRenderedPageBreak/>
        <w:t xml:space="preserve">technical knowledge. The preparation of mat type nurseries is complex process with high labor intensity which accounts for about 40% of the total energy requirement of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Pr>
          <w:rFonts w:ascii="Times New Roman" w:hAnsi="Times New Roman" w:cs="Times New Roman"/>
          <w:sz w:val="24"/>
          <w:szCs w:val="24"/>
        </w:rPr>
        <w:fldChar w:fldCharType="separate"/>
      </w:r>
      <w:r w:rsidRPr="00A95659">
        <w:rPr>
          <w:rFonts w:ascii="Times New Roman" w:hAnsi="Times New Roman" w:cs="Times New Roman"/>
          <w:noProof/>
          <w:sz w:val="24"/>
          <w:szCs w:val="24"/>
        </w:rPr>
        <w:t>(Baruah et al., 2001; Farooq et al., 2001; 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25CED88C" w14:textId="77777777" w:rsidR="003D2578" w:rsidRDefault="003D2578" w:rsidP="003D2578">
      <w:pPr>
        <w:spacing w:line="360" w:lineRule="auto"/>
        <w:rPr>
          <w:rFonts w:ascii="Times New Roman" w:hAnsi="Times New Roman" w:cs="Times New Roman"/>
          <w:sz w:val="24"/>
          <w:szCs w:val="24"/>
        </w:rPr>
      </w:pPr>
      <w:r>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difficult and also in case of large establishment are the nursery size also should increase proportionally which make it more difficult to handle. As an option to the mat type nursery, the nursery trays which are light in weight, easy to handle as compatible with size of the feeding tray in the machine is introduce as introduced recently still not popular among the farmer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Pr>
          <w:rFonts w:ascii="Times New Roman" w:hAnsi="Times New Roman" w:cs="Times New Roman"/>
          <w:sz w:val="24"/>
          <w:szCs w:val="24"/>
        </w:rPr>
        <w:fldChar w:fldCharType="separate"/>
      </w:r>
      <w:r w:rsidRPr="00452333">
        <w:rPr>
          <w:rFonts w:ascii="Times New Roman" w:hAnsi="Times New Roman" w:cs="Times New Roman"/>
          <w:noProof/>
          <w:sz w:val="24"/>
          <w:szCs w:val="24"/>
        </w:rPr>
        <w:t>(Farooq et al., 2001; 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0B56377F" w14:textId="2B7A75F8" w:rsidR="003D2578" w:rsidRDefault="003D2578" w:rsidP="003D2578">
      <w:pPr>
        <w:spacing w:line="360" w:lineRule="auto"/>
        <w:rPr>
          <w:rFonts w:ascii="Times New Roman" w:hAnsi="Times New Roman" w:cs="Times New Roman"/>
          <w:sz w:val="24"/>
          <w:szCs w:val="24"/>
        </w:rPr>
      </w:pPr>
      <w:r>
        <w:rPr>
          <w:rFonts w:ascii="Times New Roman" w:hAnsi="Times New Roman" w:cs="Times New Roman"/>
          <w:sz w:val="24"/>
          <w:szCs w:val="24"/>
        </w:rPr>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another mistake done by the farmers because it should be adjusted properly according to the seed rate applied for nursery. </w:t>
      </w:r>
      <w:r>
        <w:rPr>
          <w:rFonts w:ascii="Times New Roman" w:hAnsi="Times New Roman" w:cs="Times New Roman"/>
          <w:sz w:val="24"/>
          <w:szCs w:val="24"/>
        </w:rPr>
        <w:fldChar w:fldCharType="begin" w:fldLock="1"/>
      </w:r>
      <w:r w:rsidR="00923EFC">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IRRI-PAK Agri. Machinery Program, 1978; Khan et al., 1979; Sangeetha and Baskar, 2015)"},"properties":{"noteIndex":0},"schema":"https://github.com/citation-style-language/schema/raw/master/csl-citation.json"}</w:instrText>
      </w:r>
      <w:r>
        <w:rPr>
          <w:rFonts w:ascii="Times New Roman" w:hAnsi="Times New Roman" w:cs="Times New Roman"/>
          <w:sz w:val="24"/>
          <w:szCs w:val="24"/>
        </w:rPr>
        <w:fldChar w:fldCharType="separate"/>
      </w:r>
      <w:r w:rsidRPr="00BE1CD8">
        <w:rPr>
          <w:rFonts w:ascii="Times New Roman" w:hAnsi="Times New Roman" w:cs="Times New Roman"/>
          <w:noProof/>
          <w:sz w:val="24"/>
          <w:szCs w:val="24"/>
        </w:rPr>
        <w:t>(Farooq et al., 2001; Guru et al., 2018; IRRI-PAK Agri. Machinery Program, 1978; Khan et al., 1979; Sangeetha and Baska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59BC54D" w14:textId="77777777" w:rsidR="003D2578" w:rsidRDefault="003D2578" w:rsidP="003D2578">
      <w:pPr>
        <w:spacing w:line="360" w:lineRule="auto"/>
        <w:rPr>
          <w:rFonts w:ascii="Times New Roman" w:hAnsi="Times New Roman" w:cs="Times New Roman"/>
          <w:sz w:val="24"/>
          <w:szCs w:val="24"/>
        </w:rPr>
      </w:pPr>
      <w:r>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E07055">
        <w:rPr>
          <w:rFonts w:ascii="Times New Roman" w:hAnsi="Times New Roman" w:cs="Times New Roman"/>
          <w:noProof/>
          <w:sz w:val="24"/>
          <w:szCs w:val="24"/>
        </w:rPr>
        <w:t>(Illangakoon et al., 2017; “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07055">
        <w:rPr>
          <w:rFonts w:ascii="Times New Roman" w:hAnsi="Times New Roman" w:cs="Times New Roman"/>
          <w:noProof/>
          <w:sz w:val="24"/>
          <w:szCs w:val="24"/>
        </w:rPr>
        <w:t>(Agriculture et al., 2015; Mahbubur Rashid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3ECDD5C" w14:textId="77777777" w:rsidR="003D2578" w:rsidRDefault="003D2578" w:rsidP="003D2578">
      <w:pPr>
        <w:spacing w:line="360" w:lineRule="auto"/>
        <w:rPr>
          <w:rFonts w:ascii="Times New Roman" w:hAnsi="Times New Roman" w:cs="Times New Roman"/>
          <w:sz w:val="24"/>
          <w:szCs w:val="24"/>
        </w:rPr>
      </w:pPr>
    </w:p>
    <w:p w14:paraId="1473F42F" w14:textId="77777777" w:rsidR="003D2578" w:rsidRDefault="003D2578" w:rsidP="000812FE"/>
    <w:p w14:paraId="4E2446E0" w14:textId="77777777" w:rsidR="003A0AE0" w:rsidRDefault="003A0AE0" w:rsidP="000812FE"/>
    <w:p w14:paraId="7AAFB706" w14:textId="77777777" w:rsidR="003A0AE0" w:rsidRPr="0017410B" w:rsidRDefault="003A0AE0" w:rsidP="003A0AE0">
      <w:pPr>
        <w:spacing w:before="120" w:after="120" w:line="360" w:lineRule="auto"/>
        <w:rPr>
          <w:rFonts w:ascii="Times New Roman" w:hAnsi="Times New Roman" w:cs="Times New Roman"/>
          <w:b/>
          <w:sz w:val="36"/>
          <w:szCs w:val="36"/>
        </w:rPr>
      </w:pPr>
      <w:r w:rsidRPr="0017410B">
        <w:rPr>
          <w:rFonts w:ascii="Times New Roman" w:hAnsi="Times New Roman" w:cs="Times New Roman"/>
          <w:b/>
          <w:sz w:val="36"/>
          <w:szCs w:val="36"/>
        </w:rPr>
        <w:t>2.6 Seeding rate</w:t>
      </w:r>
    </w:p>
    <w:p w14:paraId="420D4E80" w14:textId="77777777" w:rsidR="003A0AE0" w:rsidRDefault="003A0AE0" w:rsidP="003A0AE0">
      <w:pPr>
        <w:spacing w:before="120" w:after="120" w:line="360" w:lineRule="auto"/>
        <w:rPr>
          <w:rFonts w:ascii="Times New Roman" w:hAnsi="Times New Roman" w:cs="Times New Roman"/>
          <w:sz w:val="24"/>
          <w:szCs w:val="24"/>
        </w:rPr>
      </w:pPr>
      <w:r w:rsidRPr="00B32F3F">
        <w:rPr>
          <w:rFonts w:ascii="Times New Roman" w:hAnsi="Times New Roman" w:cs="Times New Roman"/>
          <w:sz w:val="24"/>
          <w:szCs w:val="24"/>
        </w:rPr>
        <w:t xml:space="preserve">Seeding rate can be defined as the amount of seeds required </w:t>
      </w:r>
      <w:proofErr w:type="spellStart"/>
      <w:r w:rsidRPr="00B32F3F">
        <w:rPr>
          <w:rFonts w:ascii="Times New Roman" w:hAnsi="Times New Roman" w:cs="Times New Roman"/>
          <w:sz w:val="24"/>
          <w:szCs w:val="24"/>
        </w:rPr>
        <w:t>toacieve</w:t>
      </w:r>
      <w:proofErr w:type="spellEnd"/>
      <w:r w:rsidRPr="00B32F3F">
        <w:rPr>
          <w:rFonts w:ascii="Times New Roman" w:hAnsi="Times New Roman" w:cs="Times New Roman"/>
          <w:sz w:val="24"/>
          <w:szCs w:val="24"/>
        </w:rPr>
        <w:t xml:space="preserve"> the adequate seedling density in the nursery bed or the field </w:t>
      </w:r>
      <w:r w:rsidRPr="00B32F3F">
        <w:rPr>
          <w:rFonts w:ascii="Times New Roman" w:hAnsi="Times New Roman" w:cs="Times New Roman"/>
          <w:sz w:val="24"/>
          <w:szCs w:val="24"/>
        </w:rPr>
        <w:fldChar w:fldCharType="begin" w:fldLock="1"/>
      </w:r>
      <w:r w:rsidRPr="00B32F3F">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ouisiana, 2009)</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B32F3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al and Roy, 1996)</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w:t>
      </w:r>
    </w:p>
    <w:p w14:paraId="13895EF1" w14:textId="65E313B6" w:rsidR="003A0AE0" w:rsidRDefault="003A0AE0" w:rsidP="003A0AE0">
      <w:pPr>
        <w:spacing w:before="120" w:after="120" w:line="360" w:lineRule="auto"/>
        <w:rPr>
          <w:rFonts w:ascii="Times New Roman" w:hAnsi="Times New Roman" w:cs="Times New Roman"/>
          <w:sz w:val="24"/>
          <w:szCs w:val="24"/>
        </w:rPr>
      </w:pPr>
      <w:r w:rsidRPr="00B32F3F">
        <w:rPr>
          <w:rFonts w:ascii="Times New Roman" w:hAnsi="Times New Roman" w:cs="Times New Roman"/>
          <w:sz w:val="24"/>
          <w:szCs w:val="24"/>
        </w:rPr>
        <w:t xml:space="preserve"> </w:t>
      </w:r>
      <w:r w:rsidR="0026135F">
        <w:rPr>
          <w:rFonts w:ascii="Times New Roman" w:hAnsi="Times New Roman" w:cs="Times New Roman"/>
          <w:sz w:val="24"/>
          <w:szCs w:val="24"/>
        </w:rPr>
        <w:t xml:space="preserve">The method of crop establishment preferred by the farmers has an direct impact on the seeding rate as it changes accordingly </w:t>
      </w:r>
      <w:r w:rsidR="0026135F">
        <w:rPr>
          <w:rFonts w:ascii="Times New Roman" w:hAnsi="Times New Roman" w:cs="Times New Roman"/>
          <w:sz w:val="24"/>
          <w:szCs w:val="24"/>
        </w:rPr>
        <w:fldChar w:fldCharType="begin" w:fldLock="1"/>
      </w:r>
      <w:r w:rsidR="00376A1A">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0026135F">
        <w:rPr>
          <w:rFonts w:ascii="Times New Roman" w:hAnsi="Times New Roman" w:cs="Times New Roman"/>
          <w:sz w:val="24"/>
          <w:szCs w:val="24"/>
        </w:rPr>
        <w:fldChar w:fldCharType="separate"/>
      </w:r>
      <w:r w:rsidR="0026135F" w:rsidRPr="0026135F">
        <w:rPr>
          <w:rFonts w:ascii="Times New Roman" w:hAnsi="Times New Roman" w:cs="Times New Roman"/>
          <w:noProof/>
          <w:sz w:val="24"/>
          <w:szCs w:val="24"/>
        </w:rPr>
        <w:t>(Bautista and Javier, 2008)</w:t>
      </w:r>
      <w:r w:rsidR="0026135F">
        <w:rPr>
          <w:rFonts w:ascii="Times New Roman" w:hAnsi="Times New Roman" w:cs="Times New Roman"/>
          <w:sz w:val="24"/>
          <w:szCs w:val="24"/>
        </w:rPr>
        <w:fldChar w:fldCharType="end"/>
      </w:r>
      <w:r w:rsidR="0026135F">
        <w:rPr>
          <w:rFonts w:ascii="Times New Roman" w:hAnsi="Times New Roman" w:cs="Times New Roman"/>
          <w:sz w:val="24"/>
          <w:szCs w:val="24"/>
        </w:rPr>
        <w:t xml:space="preserve">. </w:t>
      </w:r>
      <w:r w:rsidRPr="00B32F3F">
        <w:rPr>
          <w:rFonts w:ascii="Times New Roman" w:hAnsi="Times New Roman" w:cs="Times New Roman"/>
          <w:sz w:val="24"/>
          <w:szCs w:val="24"/>
        </w:rPr>
        <w:t>The seeding rate applied for the nursery trays depends on the variety and the germination percentage. The seedling density is decided according to the seeding rate applied and it eventually decided the requirement of nursery trays for the field establishment</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sidR="00923EFC">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A. K. M.S. Islam et al., 2015; Islam and Khan, 2017)","plainTextFormattedCitation":"(A. K. M.S. Islam et al., 2015; Islam and Khan, 2017)","previouslyFormattedCitation":"(Islam et al., 2015; Islam and Khan, 2017)"},"properties":{"noteIndex":0},"schema":"https://github.com/citation-style-language/schema/raw/master/csl-citation.json"}</w:instrText>
      </w:r>
      <w:r>
        <w:rPr>
          <w:rFonts w:ascii="Times New Roman" w:hAnsi="Times New Roman" w:cs="Times New Roman"/>
          <w:b/>
          <w:sz w:val="24"/>
          <w:szCs w:val="24"/>
        </w:rPr>
        <w:fldChar w:fldCharType="separate"/>
      </w:r>
      <w:r w:rsidR="00923EFC" w:rsidRPr="00923EFC">
        <w:rPr>
          <w:rFonts w:ascii="Times New Roman" w:hAnsi="Times New Roman" w:cs="Times New Roman"/>
          <w:noProof/>
          <w:sz w:val="24"/>
          <w:szCs w:val="24"/>
        </w:rPr>
        <w:t>(A. K. M.S. Islam et al., 2015; Islam and Khan, 2017)</w:t>
      </w:r>
      <w:r>
        <w:rPr>
          <w:rFonts w:ascii="Times New Roman" w:hAnsi="Times New Roman" w:cs="Times New Roman"/>
          <w:b/>
          <w:sz w:val="24"/>
          <w:szCs w:val="24"/>
        </w:rPr>
        <w:fldChar w:fldCharType="end"/>
      </w:r>
      <w:r w:rsidR="0026135F">
        <w:rPr>
          <w:rFonts w:ascii="Times New Roman" w:hAnsi="Times New Roman" w:cs="Times New Roman"/>
          <w:b/>
          <w:sz w:val="24"/>
          <w:szCs w:val="24"/>
        </w:rPr>
        <w:t>.</w:t>
      </w:r>
      <w:r>
        <w:rPr>
          <w:rFonts w:ascii="Times New Roman" w:hAnsi="Times New Roman" w:cs="Times New Roman"/>
          <w:b/>
          <w:sz w:val="24"/>
          <w:szCs w:val="24"/>
        </w:rPr>
        <w:t xml:space="preserve"> </w:t>
      </w:r>
      <w:r w:rsidRPr="00B32F3F">
        <w:rPr>
          <w:rFonts w:ascii="Times New Roman" w:hAnsi="Times New Roman" w:cs="Times New Roman"/>
          <w:sz w:val="24"/>
          <w:szCs w:val="24"/>
        </w:rPr>
        <w:t>So, it is important to have an optimum seeding rate to use in the nursery trays used for the machine transplanting to optimize the yield in a cost-effective manner</w:t>
      </w:r>
      <w:r>
        <w:rPr>
          <w:rFonts w:ascii="Times New Roman" w:hAnsi="Times New Roman" w:cs="Times New Roman"/>
          <w:sz w:val="24"/>
          <w:szCs w:val="24"/>
        </w:rPr>
        <w:t xml:space="preserve">. The seeding rate which is applied for the nursey trays ranged from 60g – 150g seeds per tray </w:t>
      </w:r>
      <w:r>
        <w:rPr>
          <w:rFonts w:ascii="Times New Roman" w:hAnsi="Times New Roman" w:cs="Times New Roman"/>
          <w:sz w:val="24"/>
          <w:szCs w:val="24"/>
        </w:rPr>
        <w:fldChar w:fldCharType="begin" w:fldLock="1"/>
      </w:r>
      <w:r w:rsidR="00923EFC">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Columbia","given":"British","non-dropping-particle":"","parse-names":false,"suffix":""},{"dropping-particle":"","family":"Division","given":"Agronomy","non-dropping-particle":"","parse-names":false,"suffix":""}],"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Columbia and Division, 2013; Islam et al., 2016; A. K. M.S. Islam et al., 2015; Islam and Khan, 2017)","plainTextFormattedCitation":"(Alizadeh et al., 2011; Columbia and Division, 2013; Islam et al., 2016; A. K. M.S. Islam et al., 2015; Islam and Khan, 2017)","previouslyFormattedCitation":"(Alizadeh et al., 2011; Columbia and Division, 2013; Islam et al., 2016, 2015; Islam and Khan, 2017)"},"properties":{"noteIndex":0},"schema":"https://github.com/citation-style-language/schema/raw/master/csl-citation.json"}</w:instrText>
      </w:r>
      <w:r>
        <w:rPr>
          <w:rFonts w:ascii="Times New Roman" w:hAnsi="Times New Roman" w:cs="Times New Roman"/>
          <w:sz w:val="24"/>
          <w:szCs w:val="24"/>
        </w:rPr>
        <w:fldChar w:fldCharType="separate"/>
      </w:r>
      <w:r w:rsidR="00923EFC" w:rsidRPr="00923EFC">
        <w:rPr>
          <w:rFonts w:ascii="Times New Roman" w:hAnsi="Times New Roman" w:cs="Times New Roman"/>
          <w:noProof/>
          <w:sz w:val="24"/>
          <w:szCs w:val="24"/>
        </w:rPr>
        <w:t>(Alizadeh et al., 2011; Columbia and Division, 2013; Islam et al., 2016; A. K. M.S. Islam et al., 2015; Islam and Khan, 2017)</w:t>
      </w:r>
      <w:r>
        <w:rPr>
          <w:rFonts w:ascii="Times New Roman" w:hAnsi="Times New Roman" w:cs="Times New Roman"/>
          <w:sz w:val="24"/>
          <w:szCs w:val="24"/>
        </w:rPr>
        <w:fldChar w:fldCharType="end"/>
      </w:r>
    </w:p>
    <w:p w14:paraId="180C003F" w14:textId="77777777" w:rsidR="003A0AE0" w:rsidRDefault="003A0AE0" w:rsidP="003A0AE0">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seeding rate is having an influence naturally on the growth and the density of seedlings in the nursery. The thin sowing seeds give strong, vigorous, </w:t>
      </w:r>
      <w:proofErr w:type="spellStart"/>
      <w:r>
        <w:rPr>
          <w:rFonts w:ascii="Times New Roman" w:hAnsi="Times New Roman" w:cs="Times New Roman"/>
          <w:sz w:val="24"/>
          <w:szCs w:val="24"/>
        </w:rPr>
        <w:t>tillered</w:t>
      </w:r>
      <w:proofErr w:type="spellEnd"/>
      <w:r>
        <w:rPr>
          <w:rFonts w:ascii="Times New Roman" w:hAnsi="Times New Roman" w:cs="Times New Roman"/>
          <w:sz w:val="24"/>
          <w:szCs w:val="24"/>
        </w:rPr>
        <w:t xml:space="preserve"> seedlings that can withstand over the adverse climatic conditions with better stand of plants after field establishment whereas the thick sowing produced thin, tall, weak seedlings without tillers that susceptible highly for the transplanting shock which retarded the growth of plants after field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Pr>
          <w:rFonts w:ascii="Times New Roman" w:hAnsi="Times New Roman" w:cs="Times New Roman"/>
          <w:sz w:val="24"/>
          <w:szCs w:val="24"/>
        </w:rPr>
        <w:fldChar w:fldCharType="separate"/>
      </w:r>
      <w:r w:rsidRPr="00A72973">
        <w:rPr>
          <w:rFonts w:ascii="Times New Roman" w:hAnsi="Times New Roman" w:cs="Times New Roman"/>
          <w:noProof/>
          <w:sz w:val="24"/>
          <w:szCs w:val="24"/>
        </w:rPr>
        <w:t>(Hossain et al., 2002; Oparka and Gates, 1982; Sarwar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72294F" w14:textId="67CE8C94" w:rsidR="003A0AE0" w:rsidRDefault="003A0AE0" w:rsidP="003A0AE0">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Pr>
          <w:rFonts w:ascii="Times New Roman" w:hAnsi="Times New Roman" w:cs="Times New Roman"/>
          <w:sz w:val="24"/>
          <w:szCs w:val="24"/>
        </w:rPr>
        <w:fldChar w:fldCharType="separate"/>
      </w:r>
      <w:r w:rsidRPr="004B4548">
        <w:rPr>
          <w:rFonts w:ascii="Times New Roman" w:hAnsi="Times New Roman" w:cs="Times New Roman"/>
          <w:noProof/>
          <w:sz w:val="24"/>
          <w:szCs w:val="24"/>
        </w:rPr>
        <w:t xml:space="preserve">(Lal and Roy, 1996; Panda et al., </w:t>
      </w:r>
      <w:r w:rsidRPr="004B4548">
        <w:rPr>
          <w:rFonts w:ascii="Times New Roman" w:hAnsi="Times New Roman" w:cs="Times New Roman"/>
          <w:noProof/>
          <w:sz w:val="24"/>
          <w:szCs w:val="24"/>
        </w:rPr>
        <w:lastRenderedPageBreak/>
        <w:t>1991; Sarwar et al., 2014; Singh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the </w:t>
      </w:r>
      <w:r>
        <w:rPr>
          <w:rFonts w:ascii="Times New Roman" w:hAnsi="Times New Roman" w:cs="Times New Roman"/>
          <w:sz w:val="24"/>
          <w:szCs w:val="24"/>
        </w:rPr>
        <w:fldChar w:fldCharType="begin" w:fldLock="1"/>
      </w:r>
      <w:r w:rsidR="00923EFC">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A. K. M.S. Islam et al., 2015)","manualFormatting":" Islam et al., 2015","plainTextFormattedCitation":"(A. K. M.S. Islam et al., 2015)","previouslyFormattedCitation":"(Islam et al., 2015)"},"properties":{"noteIndex":0},"schema":"https://github.com/citation-style-language/schema/raw/master/csl-citation.json"}</w:instrText>
      </w:r>
      <w:r>
        <w:rPr>
          <w:rFonts w:ascii="Times New Roman" w:hAnsi="Times New Roman" w:cs="Times New Roman"/>
          <w:sz w:val="24"/>
          <w:szCs w:val="24"/>
        </w:rPr>
        <w:fldChar w:fldCharType="separate"/>
      </w:r>
      <w:r w:rsidRPr="00104DDB">
        <w:rPr>
          <w:rFonts w:ascii="Times New Roman" w:hAnsi="Times New Roman" w:cs="Times New Roman"/>
          <w:noProof/>
          <w:sz w:val="24"/>
          <w:szCs w:val="24"/>
        </w:rPr>
        <w:t xml:space="preserve"> Islam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79A78CEB" w14:textId="77777777" w:rsidR="003A0AE0" w:rsidRDefault="003A0AE0" w:rsidP="003A0AE0">
      <w:pPr>
        <w:spacing w:before="120" w:after="120" w:line="360" w:lineRule="auto"/>
        <w:rPr>
          <w:rFonts w:ascii="Times New Roman" w:hAnsi="Times New Roman" w:cs="Times New Roman"/>
          <w:sz w:val="24"/>
          <w:szCs w:val="24"/>
        </w:rPr>
      </w:pPr>
    </w:p>
    <w:p w14:paraId="6B879024" w14:textId="179041E1" w:rsidR="00220439" w:rsidRDefault="00220439" w:rsidP="00220439"/>
    <w:p w14:paraId="143C1FD2" w14:textId="619D6EEA" w:rsidR="00923EFC" w:rsidRDefault="00923EFC" w:rsidP="00220439"/>
    <w:p w14:paraId="6FB4E69D" w14:textId="0A000C8D" w:rsidR="00923EFC" w:rsidRDefault="00923EFC" w:rsidP="00220439"/>
    <w:p w14:paraId="3EEE25E9" w14:textId="51312752" w:rsidR="00923EFC" w:rsidRDefault="00923EFC" w:rsidP="00220439"/>
    <w:p w14:paraId="65BE6029" w14:textId="537BE9E6" w:rsidR="00923EFC" w:rsidRDefault="00923EFC" w:rsidP="00220439"/>
    <w:p w14:paraId="53C8F0B3" w14:textId="5EC6DC31" w:rsidR="00923EFC" w:rsidRDefault="00923EFC" w:rsidP="00220439"/>
    <w:p w14:paraId="0DFA237D" w14:textId="50302429" w:rsidR="00923EFC" w:rsidRDefault="00923EFC" w:rsidP="00220439"/>
    <w:p w14:paraId="61E82A1C" w14:textId="22A45F9F" w:rsidR="00923EFC" w:rsidRDefault="00923EFC" w:rsidP="00220439"/>
    <w:p w14:paraId="16F51C5F" w14:textId="544E3889" w:rsidR="00923EFC" w:rsidRDefault="00923EFC" w:rsidP="00220439"/>
    <w:p w14:paraId="57DBB94F" w14:textId="2360E7DD" w:rsidR="00923EFC" w:rsidRDefault="00923EFC" w:rsidP="00220439"/>
    <w:p w14:paraId="57ABCCCB" w14:textId="74DC7AD5" w:rsidR="00923EFC" w:rsidRDefault="00923EFC" w:rsidP="00220439"/>
    <w:p w14:paraId="49613D95" w14:textId="32844EE0" w:rsidR="00923EFC" w:rsidRDefault="00923EFC" w:rsidP="00220439"/>
    <w:p w14:paraId="18D2C7BC" w14:textId="69454166" w:rsidR="00923EFC" w:rsidRDefault="00923EFC" w:rsidP="00220439"/>
    <w:p w14:paraId="20EAD88C" w14:textId="6C823B50" w:rsidR="00923EFC" w:rsidRDefault="00923EFC" w:rsidP="00220439"/>
    <w:p w14:paraId="5B2A5EB4" w14:textId="037FF5F0" w:rsidR="00923EFC" w:rsidRDefault="00923EFC" w:rsidP="00220439"/>
    <w:p w14:paraId="5F0AA3CB" w14:textId="363A9803" w:rsidR="00923EFC" w:rsidRDefault="00923EFC" w:rsidP="00220439"/>
    <w:p w14:paraId="00E668D6" w14:textId="225080A2" w:rsidR="00923EFC" w:rsidRDefault="00923EFC" w:rsidP="00220439"/>
    <w:p w14:paraId="056384BF" w14:textId="55E853B6" w:rsidR="00923EFC" w:rsidRDefault="00923EFC" w:rsidP="00220439"/>
    <w:p w14:paraId="4CE057C7" w14:textId="5594499B" w:rsidR="00923EFC" w:rsidRDefault="00923EFC" w:rsidP="00220439"/>
    <w:p w14:paraId="34D890C2" w14:textId="733626F5" w:rsidR="00923EFC" w:rsidRDefault="00923EFC" w:rsidP="00220439"/>
    <w:p w14:paraId="7F8185F4" w14:textId="26FCD2B6" w:rsidR="00923EFC" w:rsidRDefault="00923EFC" w:rsidP="00220439"/>
    <w:p w14:paraId="4C2C4757" w14:textId="59B9A96C" w:rsidR="00923EFC" w:rsidRDefault="00923EFC" w:rsidP="00220439"/>
    <w:p w14:paraId="42A585C0" w14:textId="6308F7B5" w:rsidR="00923EFC" w:rsidRDefault="00923EFC" w:rsidP="00220439"/>
    <w:p w14:paraId="6A13B63D" w14:textId="11433A0C" w:rsidR="00923EFC" w:rsidRDefault="00923EFC" w:rsidP="00220439"/>
    <w:p w14:paraId="5B16A9D0" w14:textId="0F7D6708" w:rsidR="00923EFC" w:rsidRDefault="00923EFC" w:rsidP="00220439"/>
    <w:p w14:paraId="58E668E9" w14:textId="1A5385AB" w:rsidR="00923EFC" w:rsidRDefault="00923EFC" w:rsidP="00220439"/>
    <w:p w14:paraId="113BAE7E" w14:textId="77777777" w:rsidR="00923EFC" w:rsidRDefault="00923EFC" w:rsidP="00220439"/>
    <w:p w14:paraId="4AB1B86D" w14:textId="4ADEEF67" w:rsidR="00220439" w:rsidRDefault="00220439" w:rsidP="00220439">
      <w:pPr>
        <w:rPr>
          <w:color w:val="FF0000"/>
        </w:rPr>
      </w:pPr>
    </w:p>
    <w:p w14:paraId="67353F6C" w14:textId="00CF0029" w:rsidR="004F1D48" w:rsidRDefault="004F1D48" w:rsidP="00220439">
      <w:pPr>
        <w:rPr>
          <w:color w:val="FF0000"/>
        </w:rPr>
      </w:pPr>
    </w:p>
    <w:p w14:paraId="2045C3EB" w14:textId="2F79C97E" w:rsidR="004F1D48" w:rsidRDefault="004F1D48" w:rsidP="00220439">
      <w:pPr>
        <w:rPr>
          <w:color w:val="FF0000"/>
        </w:rPr>
      </w:pPr>
    </w:p>
    <w:p w14:paraId="6E33B1D0" w14:textId="50396240" w:rsidR="004F1D48" w:rsidRDefault="004F1D48" w:rsidP="00220439">
      <w:pPr>
        <w:rPr>
          <w:color w:val="FF0000"/>
        </w:rPr>
      </w:pPr>
    </w:p>
    <w:p w14:paraId="447AFFDA" w14:textId="3DB6166D" w:rsidR="004F1D48" w:rsidRDefault="004F1D48" w:rsidP="00220439">
      <w:pPr>
        <w:rPr>
          <w:color w:val="FF0000"/>
        </w:rPr>
      </w:pPr>
    </w:p>
    <w:p w14:paraId="0D873156" w14:textId="167C6CA3" w:rsidR="004F1D48" w:rsidRDefault="004F1D48" w:rsidP="00220439">
      <w:pPr>
        <w:rPr>
          <w:color w:val="FF0000"/>
        </w:rPr>
      </w:pPr>
    </w:p>
    <w:p w14:paraId="3E606C20" w14:textId="1420E956" w:rsidR="004F1D48" w:rsidRDefault="004F1D48" w:rsidP="00220439">
      <w:pPr>
        <w:rPr>
          <w:color w:val="FF0000"/>
        </w:rPr>
      </w:pPr>
    </w:p>
    <w:p w14:paraId="4DA43653" w14:textId="2FC4DCD4" w:rsidR="004F1D48" w:rsidRDefault="004F1D48" w:rsidP="00220439">
      <w:pPr>
        <w:rPr>
          <w:color w:val="FF0000"/>
        </w:rPr>
      </w:pPr>
    </w:p>
    <w:p w14:paraId="2E588037" w14:textId="143B9799" w:rsidR="004F1D48" w:rsidRDefault="004F1D48" w:rsidP="00220439">
      <w:pPr>
        <w:rPr>
          <w:color w:val="FF0000"/>
        </w:rPr>
      </w:pPr>
    </w:p>
    <w:p w14:paraId="4D338559" w14:textId="4C8F8D16" w:rsidR="004F1D48" w:rsidRDefault="004F1D48" w:rsidP="00220439">
      <w:pPr>
        <w:rPr>
          <w:color w:val="FF0000"/>
        </w:rPr>
      </w:pPr>
    </w:p>
    <w:p w14:paraId="3A245218" w14:textId="1E6E390A" w:rsidR="004F1D48" w:rsidRDefault="004F1D48" w:rsidP="00220439">
      <w:pPr>
        <w:rPr>
          <w:color w:val="FF0000"/>
        </w:rPr>
      </w:pPr>
    </w:p>
    <w:p w14:paraId="058EF1B4" w14:textId="57DB3B4A" w:rsidR="004F1D48" w:rsidRDefault="004F1D48" w:rsidP="00220439">
      <w:pPr>
        <w:rPr>
          <w:color w:val="FF0000"/>
        </w:rPr>
      </w:pPr>
    </w:p>
    <w:p w14:paraId="107E68DE" w14:textId="5C89BE1A" w:rsidR="004F1D48" w:rsidRDefault="004F1D48" w:rsidP="00220439">
      <w:pPr>
        <w:rPr>
          <w:color w:val="FF0000"/>
        </w:rPr>
      </w:pPr>
    </w:p>
    <w:p w14:paraId="2B4EC0CA" w14:textId="0746DAF4" w:rsidR="004F1D48" w:rsidRDefault="004F1D48" w:rsidP="00220439">
      <w:pPr>
        <w:rPr>
          <w:color w:val="FF0000"/>
        </w:rPr>
      </w:pPr>
    </w:p>
    <w:p w14:paraId="568487B8" w14:textId="77777777" w:rsidR="004F1D48" w:rsidRDefault="004F1D48" w:rsidP="00220439">
      <w:pPr>
        <w:rPr>
          <w:color w:val="FF0000"/>
        </w:rPr>
      </w:pPr>
    </w:p>
    <w:p w14:paraId="1EFD1779" w14:textId="77777777" w:rsidR="00220439" w:rsidRDefault="00220439" w:rsidP="00220439">
      <w:pPr>
        <w:rPr>
          <w:color w:val="FF0000"/>
        </w:rPr>
      </w:pPr>
    </w:p>
    <w:p w14:paraId="50F46F8F" w14:textId="77777777" w:rsidR="00220439" w:rsidRDefault="00220439" w:rsidP="00220439">
      <w:pPr>
        <w:rPr>
          <w:color w:val="FF0000"/>
        </w:rPr>
      </w:pPr>
    </w:p>
    <w:p w14:paraId="4C68B384" w14:textId="77777777" w:rsidR="00220439" w:rsidRDefault="00220439" w:rsidP="00220439">
      <w:pPr>
        <w:rPr>
          <w:color w:val="FF0000"/>
        </w:rPr>
      </w:pPr>
    </w:p>
    <w:p w14:paraId="67BB9E60" w14:textId="77777777" w:rsidR="00220439" w:rsidRDefault="00220439" w:rsidP="00220439">
      <w:pPr>
        <w:rPr>
          <w:color w:val="FF0000"/>
        </w:rPr>
      </w:pPr>
    </w:p>
    <w:p w14:paraId="23B7B765" w14:textId="77777777" w:rsidR="00220439" w:rsidRDefault="00220439" w:rsidP="00220439">
      <w:pPr>
        <w:rPr>
          <w:color w:val="FF0000"/>
        </w:rPr>
      </w:pPr>
    </w:p>
    <w:p w14:paraId="5A037475" w14:textId="77777777" w:rsidR="00220439" w:rsidRDefault="00220439" w:rsidP="00220439">
      <w:pPr>
        <w:rPr>
          <w:color w:val="FF0000"/>
        </w:rPr>
      </w:pPr>
    </w:p>
    <w:p w14:paraId="65417A7D" w14:textId="6DFC77CB" w:rsidR="00CD19C4" w:rsidRDefault="00CD19C4" w:rsidP="00CD19C4"/>
    <w:p w14:paraId="098C9678" w14:textId="71752679" w:rsidR="00E93DF6" w:rsidRDefault="00E93DF6" w:rsidP="00CD19C4"/>
    <w:p w14:paraId="3651E898" w14:textId="7F54D3C6" w:rsidR="00E93DF6" w:rsidRDefault="00E93DF6" w:rsidP="00CD19C4"/>
    <w:p w14:paraId="744D5AD9" w14:textId="56A323DA" w:rsidR="00E93DF6" w:rsidRDefault="00E93DF6" w:rsidP="00CD19C4"/>
    <w:p w14:paraId="4BA34720" w14:textId="51EC63CD" w:rsidR="00E93DF6" w:rsidRDefault="00E93DF6" w:rsidP="00CD19C4"/>
    <w:p w14:paraId="74BD8CC1" w14:textId="26CDCDCA" w:rsidR="00E93DF6" w:rsidRDefault="00E93DF6" w:rsidP="00CD19C4"/>
    <w:p w14:paraId="405C73A8" w14:textId="35CDD37E" w:rsidR="00E93DF6" w:rsidRDefault="00E93DF6" w:rsidP="00CD19C4"/>
    <w:p w14:paraId="34374BFC" w14:textId="486AD9C3" w:rsidR="00E93DF6" w:rsidRDefault="00E93DF6" w:rsidP="00CD19C4"/>
    <w:p w14:paraId="4630F82A" w14:textId="5FAD336E" w:rsidR="00E93DF6" w:rsidRDefault="00E93DF6" w:rsidP="00CD19C4"/>
    <w:p w14:paraId="129AEA71" w14:textId="5C209E9B" w:rsidR="00E93DF6" w:rsidRDefault="00E93DF6" w:rsidP="00CD19C4"/>
    <w:p w14:paraId="6A718AEE" w14:textId="20EBB882" w:rsidR="00E93DF6" w:rsidRDefault="00E93DF6" w:rsidP="00CD19C4"/>
    <w:p w14:paraId="0E122A39" w14:textId="355791C2" w:rsidR="00E93DF6" w:rsidRDefault="00E93DF6" w:rsidP="00CD19C4"/>
    <w:p w14:paraId="7B7F993D" w14:textId="6926AA3A" w:rsidR="004F1D48" w:rsidRDefault="004F1D48" w:rsidP="00CD19C4"/>
    <w:p w14:paraId="0B5D50A9" w14:textId="77777777" w:rsidR="004F1D48" w:rsidRDefault="004F1D48" w:rsidP="00CD19C4"/>
    <w:p w14:paraId="639AC460" w14:textId="436C7D3A" w:rsidR="00E93DF6" w:rsidRDefault="00E93DF6" w:rsidP="00CD19C4"/>
    <w:p w14:paraId="340CF88E" w14:textId="70A83B4C" w:rsidR="00E93DF6" w:rsidRDefault="00E93DF6" w:rsidP="00CD19C4"/>
    <w:p w14:paraId="00F7B90A" w14:textId="3A8273CC" w:rsidR="00E93DF6" w:rsidRDefault="00E93DF6" w:rsidP="00CD19C4"/>
    <w:p w14:paraId="39A137AC" w14:textId="78E18943" w:rsidR="00E93DF6" w:rsidRDefault="00E93DF6" w:rsidP="00CD19C4"/>
    <w:p w14:paraId="7F5BCFFD" w14:textId="25282DFE" w:rsidR="00E93DF6" w:rsidRDefault="00E93DF6" w:rsidP="00CD19C4"/>
    <w:p w14:paraId="11793B79" w14:textId="72EB4E65" w:rsidR="00D64B5F" w:rsidRDefault="00D64B5F" w:rsidP="00CD19C4"/>
    <w:p w14:paraId="482B76CC" w14:textId="46793E8F" w:rsidR="00D64B5F" w:rsidRDefault="00D64B5F" w:rsidP="00CD19C4"/>
    <w:p w14:paraId="3461D49C" w14:textId="2826244A" w:rsidR="00D64B5F" w:rsidRDefault="00D64B5F" w:rsidP="00CD19C4"/>
    <w:p w14:paraId="5A4AE686" w14:textId="067A9300" w:rsidR="00D64B5F" w:rsidRDefault="00D64B5F" w:rsidP="00CD19C4"/>
    <w:p w14:paraId="27662531" w14:textId="14AD9980" w:rsidR="00D64B5F" w:rsidRDefault="00D64B5F" w:rsidP="00CD19C4"/>
    <w:p w14:paraId="62E68F07" w14:textId="4209DCFB" w:rsidR="00D64B5F" w:rsidRDefault="00D64B5F" w:rsidP="00CD19C4"/>
    <w:p w14:paraId="0F6F5012" w14:textId="3C5F6F92" w:rsidR="00D64B5F" w:rsidRDefault="00D64B5F" w:rsidP="00CD19C4"/>
    <w:p w14:paraId="3448143F" w14:textId="4C3D976B" w:rsidR="00D64B5F" w:rsidRDefault="00D64B5F" w:rsidP="00CD19C4"/>
    <w:p w14:paraId="71E6B83D" w14:textId="3B36EA3B" w:rsidR="00D64B5F" w:rsidRDefault="00D64B5F" w:rsidP="00CD19C4"/>
    <w:p w14:paraId="44C4ACD4" w14:textId="48272139" w:rsidR="00D64B5F" w:rsidRDefault="00D64B5F" w:rsidP="00CD19C4"/>
    <w:p w14:paraId="20326A3D" w14:textId="49227A87" w:rsidR="00D64B5F" w:rsidRDefault="00D64B5F" w:rsidP="00CD19C4"/>
    <w:p w14:paraId="4AC37B1D" w14:textId="4856DADB" w:rsidR="00D64B5F" w:rsidRDefault="00D64B5F" w:rsidP="00CD19C4"/>
    <w:p w14:paraId="4716DCCC" w14:textId="532164C3" w:rsidR="00D64B5F" w:rsidRDefault="00D64B5F" w:rsidP="00CD19C4"/>
    <w:p w14:paraId="432360D6" w14:textId="3F46BCF8" w:rsidR="00D64B5F" w:rsidRDefault="00D64B5F" w:rsidP="00CD19C4"/>
    <w:p w14:paraId="17CC5E06" w14:textId="163FBD30" w:rsidR="00D64B5F" w:rsidRDefault="00D64B5F" w:rsidP="00CD19C4"/>
    <w:p w14:paraId="264985F9" w14:textId="77777777" w:rsidR="00D64B5F" w:rsidRDefault="00D64B5F" w:rsidP="00CD19C4">
      <w:bookmarkStart w:id="9" w:name="_GoBack"/>
      <w:bookmarkEnd w:id="9"/>
    </w:p>
    <w:p w14:paraId="42827B4D" w14:textId="22C10C4C" w:rsidR="00E93DF6" w:rsidRDefault="00E93DF6" w:rsidP="00CD19C4"/>
    <w:p w14:paraId="630180DF" w14:textId="4BB9CCDE" w:rsidR="00E93DF6" w:rsidRDefault="00E93DF6" w:rsidP="00CD19C4"/>
    <w:p w14:paraId="346F3D07" w14:textId="7E2D9229" w:rsidR="007E6D8A" w:rsidRPr="00B233DC" w:rsidRDefault="00CD19C4" w:rsidP="00B646B0">
      <w:pPr>
        <w:spacing w:line="360" w:lineRule="auto"/>
        <w:rPr>
          <w:rFonts w:ascii="Times New Roman" w:hAnsi="Times New Roman" w:cs="Times New Roman"/>
          <w:sz w:val="40"/>
          <w:szCs w:val="40"/>
        </w:rPr>
      </w:pPr>
      <w:r w:rsidRPr="00B233DC">
        <w:rPr>
          <w:rFonts w:ascii="Times New Roman" w:hAnsi="Times New Roman" w:cs="Times New Roman"/>
          <w:sz w:val="40"/>
          <w:szCs w:val="40"/>
        </w:rPr>
        <w:lastRenderedPageBreak/>
        <w:t>Rice plant</w:t>
      </w:r>
    </w:p>
    <w:p w14:paraId="354D3923" w14:textId="2A4490D5"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 The </w:t>
      </w:r>
      <w:r w:rsidRPr="00CD19C4">
        <w:rPr>
          <w:rFonts w:ascii="Times New Roman" w:hAnsi="Times New Roman" w:cs="Times New Roman"/>
          <w:sz w:val="24"/>
          <w:szCs w:val="24"/>
        </w:rPr>
        <w:t>Rice (</w:t>
      </w:r>
      <w:r w:rsidRPr="00CD19C4">
        <w:rPr>
          <w:rFonts w:ascii="Times New Roman" w:hAnsi="Times New Roman" w:cs="Times New Roman"/>
          <w:i/>
          <w:sz w:val="24"/>
          <w:szCs w:val="24"/>
        </w:rPr>
        <w:t>Oryza sativa</w:t>
      </w:r>
      <w:r w:rsidRPr="00CD19C4">
        <w:rPr>
          <w:rFonts w:ascii="Times New Roman" w:hAnsi="Times New Roman" w:cs="Times New Roman"/>
          <w:sz w:val="24"/>
          <w:szCs w:val="24"/>
        </w:rPr>
        <w:t xml:space="preserve"> L.)</w:t>
      </w:r>
      <w:r>
        <w:rPr>
          <w:rFonts w:ascii="Times New Roman" w:hAnsi="Times New Roman" w:cs="Times New Roman"/>
          <w:sz w:val="24"/>
          <w:szCs w:val="24"/>
        </w:rPr>
        <w:t xml:space="preserve"> is among the world wide cultivated cereal crops in the world which is next to the wheat</w:t>
      </w:r>
    </w:p>
    <w:p w14:paraId="4A2B1C9F" w14:textId="054F67BC" w:rsidR="007E6D8A" w:rsidRPr="003C15B6" w:rsidRDefault="003C15B6" w:rsidP="00B646B0">
      <w:pPr>
        <w:spacing w:line="360" w:lineRule="auto"/>
        <w:rPr>
          <w:rFonts w:ascii="Times New Roman" w:hAnsi="Times New Roman" w:cs="Times New Roman"/>
          <w:color w:val="FF0000"/>
          <w:sz w:val="24"/>
          <w:szCs w:val="24"/>
        </w:rPr>
      </w:pPr>
      <w:r w:rsidRPr="003C15B6">
        <w:rPr>
          <w:rFonts w:ascii="Times New Roman" w:hAnsi="Times New Roman" w:cs="Times New Roman"/>
          <w:sz w:val="24"/>
          <w:szCs w:val="24"/>
        </w:rPr>
        <w:t xml:space="preserve">Oryza sativa was first cultivated in south-east Asia, India and China between 8 000 and 15 000 years ago (OECD 1999; </w:t>
      </w:r>
      <w:proofErr w:type="spellStart"/>
      <w:r w:rsidRPr="003C15B6">
        <w:rPr>
          <w:rFonts w:ascii="Times New Roman" w:hAnsi="Times New Roman" w:cs="Times New Roman"/>
          <w:sz w:val="24"/>
          <w:szCs w:val="24"/>
        </w:rPr>
        <w:t>Normile</w:t>
      </w:r>
      <w:proofErr w:type="spellEnd"/>
      <w:r w:rsidRPr="003C15B6">
        <w:rPr>
          <w:rFonts w:ascii="Times New Roman" w:hAnsi="Times New Roman" w:cs="Times New Roman"/>
          <w:sz w:val="24"/>
          <w:szCs w:val="24"/>
        </w:rPr>
        <w:t xml:space="preserve"> 2004).</w:t>
      </w:r>
      <w:r w:rsidRPr="003C15B6">
        <w:t xml:space="preserve"> </w:t>
      </w:r>
    </w:p>
    <w:p w14:paraId="5F8F5940" w14:textId="2D440252" w:rsidR="007E6D8A"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Rice is also grown from sea level to 3 000 m and in both temperate and tropical climates. A variety of water regimes are used, including unsubmerged upland rice (10% of total cultivation), moderately submerged lowland rice (irrigated, 45%, or rain-fed, 30%), and submerged rice (up to six m of water, 11%, or floating, 4%). Rice can grow in a wide range of soil types as well, including saline, alkaline and acid-sulfur soils (Takahashi 1984b; Oka 1988; </w:t>
      </w:r>
      <w:proofErr w:type="spellStart"/>
      <w:r w:rsidRPr="003C15B6">
        <w:rPr>
          <w:rFonts w:ascii="Times New Roman" w:hAnsi="Times New Roman" w:cs="Times New Roman"/>
          <w:color w:val="000000" w:themeColor="text1"/>
          <w:sz w:val="24"/>
          <w:szCs w:val="24"/>
        </w:rPr>
        <w:t>Ahn</w:t>
      </w:r>
      <w:proofErr w:type="spellEnd"/>
      <w:r w:rsidRPr="003C15B6">
        <w:rPr>
          <w:rFonts w:ascii="Times New Roman" w:hAnsi="Times New Roman" w:cs="Times New Roman"/>
          <w:color w:val="000000" w:themeColor="text1"/>
          <w:sz w:val="24"/>
          <w:szCs w:val="24"/>
        </w:rPr>
        <w:t xml:space="preserve"> et al. 1992; OECD 1999</w:t>
      </w:r>
    </w:p>
    <w:p w14:paraId="2519C0A2" w14:textId="6A187256" w:rsid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The genus Oryza belongs to the trib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of the family </w:t>
      </w:r>
      <w:proofErr w:type="spellStart"/>
      <w:r w:rsidRPr="003C15B6">
        <w:rPr>
          <w:rFonts w:ascii="Times New Roman" w:hAnsi="Times New Roman" w:cs="Times New Roman"/>
          <w:color w:val="000000" w:themeColor="text1"/>
          <w:sz w:val="24"/>
          <w:szCs w:val="24"/>
        </w:rPr>
        <w:t>Poaceae</w:t>
      </w:r>
      <w:proofErr w:type="spellEnd"/>
      <w:r w:rsidRPr="003C15B6">
        <w:rPr>
          <w:rFonts w:ascii="Times New Roman" w:hAnsi="Times New Roman" w:cs="Times New Roman"/>
          <w:color w:val="000000" w:themeColor="text1"/>
          <w:sz w:val="24"/>
          <w:szCs w:val="24"/>
        </w:rPr>
        <w:t xml:space="preserve"> (http://www.ncbi.nlm.nih.gov/Taxonomy/Browser/wwwtax.cgi). There are 12 genera within th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tribe (Vaughan 1994). The genus Oryza contains approximately 22 species of which 20 are wild species and two, O. sativa and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are cultivated (Vaughan 1994).</w:t>
      </w:r>
    </w:p>
    <w:p w14:paraId="46E73A44" w14:textId="02F82F3E" w:rsidR="003C15B6" w:rsidRP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O. sativa is the most widely grown of the two cultivated species. It is grown worldwide, including in Asian, North and South American, European Union, Middle Eastern and African countries.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however, is grown solely in West African countries. O. sativa and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sativa hybrids are replacing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in many parts of Africa due to higher yields (Linares 2002)</w:t>
      </w:r>
    </w:p>
    <w:p w14:paraId="524B4933" w14:textId="77777777" w:rsidR="003C15B6" w:rsidRPr="003C15B6" w:rsidRDefault="003C15B6" w:rsidP="003C15B6">
      <w:pPr>
        <w:spacing w:line="360" w:lineRule="auto"/>
        <w:rPr>
          <w:rFonts w:ascii="Times New Roman" w:hAnsi="Times New Roman" w:cs="Times New Roman"/>
          <w:color w:val="FF0000"/>
          <w:sz w:val="24"/>
          <w:szCs w:val="24"/>
        </w:rPr>
      </w:pPr>
      <w:r w:rsidRPr="003C15B6">
        <w:rPr>
          <w:color w:val="FF0000"/>
        </w:rPr>
        <w:t xml:space="preserve">The Biology and Ecology of Rice </w:t>
      </w:r>
      <w:proofErr w:type="gramStart"/>
      <w:r w:rsidRPr="003C15B6">
        <w:rPr>
          <w:color w:val="FF0000"/>
        </w:rPr>
        <w:t>( Oryza</w:t>
      </w:r>
      <w:proofErr w:type="gramEnd"/>
      <w:r w:rsidRPr="003C15B6">
        <w:rPr>
          <w:color w:val="FF0000"/>
        </w:rPr>
        <w:t xml:space="preserve"> sativa L .) in Australia</w:t>
      </w:r>
    </w:p>
    <w:p w14:paraId="0BD19FED" w14:textId="5A6E7992" w:rsidR="007E6D8A" w:rsidRDefault="00F46C2D" w:rsidP="00F46C2D">
      <w:pPr>
        <w:spacing w:line="360" w:lineRule="auto"/>
        <w:rPr>
          <w:rFonts w:ascii="Times New Roman" w:hAnsi="Times New Roman" w:cs="Times New Roman"/>
          <w:sz w:val="24"/>
          <w:szCs w:val="24"/>
        </w:rPr>
      </w:pPr>
      <w:r w:rsidRPr="00F46C2D">
        <w:rPr>
          <w:rFonts w:ascii="Times New Roman" w:hAnsi="Times New Roman" w:cs="Times New Roman"/>
          <w:sz w:val="24"/>
          <w:szCs w:val="24"/>
        </w:rPr>
        <w:t>Rice (Oryza sativa L.) is grown successfully in</w:t>
      </w:r>
      <w:r>
        <w:rPr>
          <w:rFonts w:ascii="Times New Roman" w:hAnsi="Times New Roman" w:cs="Times New Roman"/>
          <w:sz w:val="24"/>
          <w:szCs w:val="24"/>
        </w:rPr>
        <w:t xml:space="preserve"> </w:t>
      </w:r>
      <w:r w:rsidRPr="00F46C2D">
        <w:rPr>
          <w:rFonts w:ascii="Times New Roman" w:hAnsi="Times New Roman" w:cs="Times New Roman"/>
          <w:sz w:val="24"/>
          <w:szCs w:val="24"/>
        </w:rPr>
        <w:t>regions having the</w:t>
      </w:r>
      <w:r>
        <w:rPr>
          <w:rFonts w:ascii="Times New Roman" w:hAnsi="Times New Roman" w:cs="Times New Roman"/>
          <w:sz w:val="24"/>
          <w:szCs w:val="24"/>
        </w:rPr>
        <w:t xml:space="preserve"> </w:t>
      </w:r>
      <w:r w:rsidRPr="00F46C2D">
        <w:rPr>
          <w:rFonts w:ascii="Times New Roman" w:hAnsi="Times New Roman" w:cs="Times New Roman"/>
          <w:sz w:val="24"/>
          <w:szCs w:val="24"/>
        </w:rPr>
        <w:t>necessary warmth</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and abundan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moisture </w:t>
      </w:r>
      <w:proofErr w:type="spellStart"/>
      <w:r w:rsidRPr="00F46C2D">
        <w:rPr>
          <w:rFonts w:ascii="Times New Roman" w:hAnsi="Times New Roman" w:cs="Times New Roman"/>
          <w:sz w:val="24"/>
          <w:szCs w:val="24"/>
        </w:rPr>
        <w:t>favourable</w:t>
      </w:r>
      <w:proofErr w:type="spellEnd"/>
      <w:r w:rsidRPr="00F46C2D">
        <w:rPr>
          <w:rFonts w:ascii="Times New Roman" w:hAnsi="Times New Roman" w:cs="Times New Roman"/>
          <w:sz w:val="24"/>
          <w:szCs w:val="24"/>
        </w:rPr>
        <w:t xml:space="preserve"> to its growth, be it under lowland or upland condition. I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is one of the most</w:t>
      </w:r>
      <w:r w:rsidR="00B13339">
        <w:rPr>
          <w:rFonts w:ascii="Times New Roman" w:hAnsi="Times New Roman" w:cs="Times New Roman"/>
          <w:sz w:val="24"/>
          <w:szCs w:val="24"/>
        </w:rPr>
        <w:t xml:space="preserve"> i</w:t>
      </w:r>
      <w:r w:rsidRPr="00F46C2D">
        <w:rPr>
          <w:rFonts w:ascii="Times New Roman" w:hAnsi="Times New Roman" w:cs="Times New Roman"/>
          <w:sz w:val="24"/>
          <w:szCs w:val="24"/>
        </w:rPr>
        <w:t>mportant and</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indispensable caloric cereal food </w:t>
      </w:r>
      <w:proofErr w:type="gramStart"/>
      <w:r w:rsidRPr="00F46C2D">
        <w:rPr>
          <w:rFonts w:ascii="Times New Roman" w:hAnsi="Times New Roman" w:cs="Times New Roman"/>
          <w:sz w:val="24"/>
          <w:szCs w:val="24"/>
        </w:rPr>
        <w:t>crop</w:t>
      </w:r>
      <w:proofErr w:type="gramEnd"/>
      <w:r w:rsidRPr="00F46C2D">
        <w:rPr>
          <w:rFonts w:ascii="Times New Roman" w:hAnsi="Times New Roman" w:cs="Times New Roman"/>
          <w:sz w:val="24"/>
          <w:szCs w:val="24"/>
        </w:rPr>
        <w:t xml:space="preserve"> in Ghana. Beyond providing sustenance through growing, earning income and consuming, rice plays an integral, but important cultural role in many rural communities of Ghana</w:t>
      </w:r>
    </w:p>
    <w:p w14:paraId="5B3AC109" w14:textId="7A5B3BC5" w:rsidR="00B13339" w:rsidRPr="00B13339" w:rsidRDefault="00B13339" w:rsidP="00F46C2D">
      <w:pPr>
        <w:spacing w:line="360" w:lineRule="auto"/>
        <w:rPr>
          <w:rFonts w:ascii="Times New Roman" w:hAnsi="Times New Roman" w:cs="Times New Roman"/>
          <w:color w:val="FF0000"/>
          <w:sz w:val="24"/>
          <w:szCs w:val="24"/>
        </w:rPr>
      </w:pP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73434CEE" w14:textId="29BAB715" w:rsidR="000C45A5" w:rsidRDefault="000C45A5" w:rsidP="00B646B0">
      <w:pPr>
        <w:spacing w:line="360" w:lineRule="auto"/>
        <w:rPr>
          <w:rFonts w:ascii="Times New Roman" w:hAnsi="Times New Roman" w:cs="Times New Roman"/>
          <w:sz w:val="24"/>
          <w:szCs w:val="24"/>
        </w:rPr>
      </w:pPr>
    </w:p>
    <w:p w14:paraId="7B0E6410" w14:textId="77777777" w:rsidR="000C45A5" w:rsidRDefault="000C45A5" w:rsidP="00B646B0">
      <w:pPr>
        <w:spacing w:line="360" w:lineRule="auto"/>
        <w:rPr>
          <w:rFonts w:ascii="Times New Roman" w:hAnsi="Times New Roman" w:cs="Times New Roman"/>
          <w:sz w:val="24"/>
          <w:szCs w:val="24"/>
        </w:rPr>
      </w:pPr>
    </w:p>
    <w:p w14:paraId="5DE1BAE5" w14:textId="71B60F2D" w:rsidR="00675DDC" w:rsidRPr="000C45A5" w:rsidRDefault="00B91552" w:rsidP="00B91552">
      <w:pPr>
        <w:pStyle w:val="Heading2"/>
        <w:rPr>
          <w:rFonts w:ascii="Times New Roman" w:hAnsi="Times New Roman" w:cs="Times New Roman"/>
          <w:b/>
          <w:color w:val="auto"/>
          <w:sz w:val="40"/>
          <w:szCs w:val="40"/>
        </w:rPr>
      </w:pPr>
      <w:bookmarkStart w:id="10" w:name="_Toc529958336"/>
      <w:r w:rsidRPr="000C45A5">
        <w:rPr>
          <w:rFonts w:ascii="Times New Roman" w:hAnsi="Times New Roman" w:cs="Times New Roman"/>
          <w:b/>
          <w:color w:val="auto"/>
          <w:sz w:val="40"/>
          <w:szCs w:val="40"/>
        </w:rPr>
        <w:t>2</w:t>
      </w:r>
      <w:bookmarkStart w:id="11" w:name="_Hlk531435486"/>
      <w:r w:rsidRPr="000C45A5">
        <w:rPr>
          <w:rFonts w:ascii="Times New Roman" w:hAnsi="Times New Roman" w:cs="Times New Roman"/>
          <w:b/>
          <w:color w:val="auto"/>
          <w:sz w:val="40"/>
          <w:szCs w:val="40"/>
        </w:rPr>
        <w:t>.4 Constrains with Rice Cultivation in Sri Lanka</w:t>
      </w:r>
      <w:bookmarkEnd w:id="10"/>
    </w:p>
    <w:p w14:paraId="707120B0" w14:textId="23EF963F" w:rsidR="00EB1651" w:rsidRDefault="00EB1651" w:rsidP="00EB1651"/>
    <w:p w14:paraId="59DEEB92" w14:textId="77777777" w:rsidR="00966042" w:rsidRDefault="00966042" w:rsidP="00EB1651">
      <w:r w:rsidRPr="00966042">
        <w:t xml:space="preserve">low yield of transplanted rice, poor nursery management seems to be a major cause due to which seedlings cannot perform well after transplanting in the main </w:t>
      </w:r>
      <w:proofErr w:type="spellStart"/>
      <w:r w:rsidRPr="00966042">
        <w:t>fiel</w:t>
      </w:r>
      <w:proofErr w:type="spellEnd"/>
      <w:r w:rsidRPr="00966042">
        <w:t xml:space="preserve"> </w:t>
      </w:r>
    </w:p>
    <w:p w14:paraId="3963B22C" w14:textId="029644ED" w:rsidR="00966042" w:rsidRPr="00961A1C" w:rsidRDefault="00966042" w:rsidP="00EB1651">
      <w:pPr>
        <w:rPr>
          <w:color w:val="FF0000"/>
        </w:rPr>
      </w:pPr>
      <w:r w:rsidRPr="00961A1C">
        <w:rPr>
          <w:color w:val="FF0000"/>
        </w:rPr>
        <w:t>Influence of Nursery Management and Seedling Age on Growth and Economic Performance of Fine Rice</w:t>
      </w:r>
    </w:p>
    <w:p w14:paraId="7D9F3BFF" w14:textId="24D4FFBE" w:rsidR="00EB1651" w:rsidRPr="008040DD" w:rsidRDefault="008040DD" w:rsidP="00EB1651">
      <w:pPr>
        <w:rPr>
          <w:color w:val="FF0000"/>
        </w:rPr>
      </w:pPr>
      <w:r w:rsidRPr="008040DD">
        <w:t>rice cultivation is a labor-intensive task that could not be accomplished easily. Land preparation, transplanting and harvesting are the expensive and time- consuming operations for successful rice cultivation.</w:t>
      </w:r>
      <w:r>
        <w:t xml:space="preserve"> </w:t>
      </w:r>
      <w:r w:rsidRPr="008040DD">
        <w:rPr>
          <w:color w:val="FF0000"/>
        </w:rPr>
        <w:t>Tray soil</w:t>
      </w:r>
    </w:p>
    <w:p w14:paraId="340057CD" w14:textId="5985D86E" w:rsidR="00EB1651" w:rsidRDefault="008040DD" w:rsidP="00EB1651">
      <w:pPr>
        <w:rPr>
          <w:color w:val="FF0000"/>
        </w:rPr>
      </w:pPr>
      <w:r>
        <w:t>Labor cost accounts the biggest input cost for rice production (</w:t>
      </w:r>
      <w:r w:rsidRPr="008040DD">
        <w:rPr>
          <w:color w:val="FF0000"/>
        </w:rPr>
        <w:t>Clayton, 2010).</w:t>
      </w:r>
    </w:p>
    <w:p w14:paraId="7ECCECBE" w14:textId="00A6C56A" w:rsidR="00F37562" w:rsidRPr="00F37562" w:rsidRDefault="00F37562" w:rsidP="00F37562">
      <w:r w:rsidRPr="00F37562">
        <w:t>There is a need to explore establishment methods (EM) that require</w:t>
      </w:r>
      <w:r>
        <w:t xml:space="preserve"> </w:t>
      </w:r>
      <w:r w:rsidRPr="00F37562">
        <w:t xml:space="preserve">less </w:t>
      </w:r>
      <w:proofErr w:type="spellStart"/>
      <w:r w:rsidRPr="00F37562">
        <w:t>labour</w:t>
      </w:r>
      <w:proofErr w:type="spellEnd"/>
      <w:r w:rsidRPr="00F37562">
        <w:t xml:space="preserve"> but still allow the crop to be transplanted on time since </w:t>
      </w:r>
      <w:proofErr w:type="spellStart"/>
      <w:r w:rsidRPr="00F37562">
        <w:t>labour</w:t>
      </w:r>
      <w:proofErr w:type="spellEnd"/>
      <w:r w:rsidRPr="00F37562">
        <w:t xml:space="preserve"> scarcity has emerged as a serious problem in rice cultivation in Sri Lanka. Direct seeding (DS) is practiced as a solution but, apart from irregular stand establishment, the most disastrous constraint in DS is the invasion of weeds</w:t>
      </w:r>
      <w:r w:rsidR="00A81059">
        <w:t xml:space="preserve"> a</w:t>
      </w:r>
      <w:r w:rsidR="00A81059" w:rsidRPr="00A81059">
        <w:t>nd weedy rice (</w:t>
      </w:r>
      <w:proofErr w:type="spellStart"/>
      <w:r w:rsidR="00A81059" w:rsidRPr="00A81059">
        <w:t>Marambe</w:t>
      </w:r>
      <w:proofErr w:type="spellEnd"/>
      <w:r w:rsidR="00A81059" w:rsidRPr="00A81059">
        <w:t xml:space="preserve"> 2009; </w:t>
      </w:r>
      <w:proofErr w:type="spellStart"/>
      <w:r w:rsidR="00A81059" w:rsidRPr="00A81059">
        <w:t>Gunawardana</w:t>
      </w:r>
      <w:proofErr w:type="spellEnd"/>
      <w:r w:rsidR="00A81059" w:rsidRPr="00A81059">
        <w:t xml:space="preserve"> et al., 2013). Use of herbicide in controlling weeds in DS is effective but excessive use is costly and causes problems such as ground water contamination, development of herbicide- resistant weed populations. Optimizing plant density and timeliness of operation is considered essential for optimizing yield in rice cultivation (Chaudhary et al., 2005). Hence, mechanical transplanting (MT) is one of the feasible alternatives in eliminating weed problem in DS and huge </w:t>
      </w:r>
      <w:proofErr w:type="spellStart"/>
      <w:r w:rsidR="00A81059" w:rsidRPr="00A81059">
        <w:t>labour</w:t>
      </w:r>
      <w:proofErr w:type="spellEnd"/>
      <w:r w:rsidR="00A81059" w:rsidRPr="00A81059">
        <w:t xml:space="preserve"> use in transplanting while facilitating the timeliness crop establishment.</w:t>
      </w:r>
    </w:p>
    <w:p w14:paraId="2D88170B" w14:textId="50604A93" w:rsidR="00F37562" w:rsidRPr="00A81059" w:rsidRDefault="00A81059" w:rsidP="00EB1651">
      <w:pPr>
        <w:rPr>
          <w:color w:val="FF0000"/>
        </w:rPr>
      </w:pPr>
      <w:r w:rsidRPr="00A81059">
        <w:rPr>
          <w:color w:val="FF0000"/>
        </w:rPr>
        <w:t xml:space="preserve">Impact of varieties, spacing and seedling management on growth and yield of </w:t>
      </w:r>
      <w:proofErr w:type="spellStart"/>
      <w:r w:rsidRPr="00A81059">
        <w:rPr>
          <w:color w:val="FF0000"/>
        </w:rPr>
        <w:t>mechanicaly</w:t>
      </w:r>
      <w:proofErr w:type="spellEnd"/>
      <w:r w:rsidRPr="00A81059">
        <w:rPr>
          <w:color w:val="FF0000"/>
        </w:rPr>
        <w:t xml:space="preserve"> transplanted rice</w:t>
      </w:r>
    </w:p>
    <w:p w14:paraId="7557357C" w14:textId="2DABC804" w:rsidR="00F37562" w:rsidRDefault="00F37562" w:rsidP="00EB1651">
      <w:pPr>
        <w:rPr>
          <w:color w:val="FF0000"/>
        </w:rPr>
      </w:pPr>
    </w:p>
    <w:p w14:paraId="3224FF92" w14:textId="506D4DC5" w:rsidR="00F37562" w:rsidRDefault="00F37562" w:rsidP="00EB1651">
      <w:pPr>
        <w:rPr>
          <w:color w:val="FF0000"/>
        </w:rPr>
      </w:pPr>
    </w:p>
    <w:p w14:paraId="0C4D4E38" w14:textId="0CBE710B" w:rsidR="00F37562" w:rsidRDefault="00F37562" w:rsidP="00EB1651">
      <w:pPr>
        <w:rPr>
          <w:color w:val="FF0000"/>
        </w:rPr>
      </w:pPr>
    </w:p>
    <w:p w14:paraId="01037D67" w14:textId="77777777" w:rsidR="00F37562" w:rsidRPr="00535DB9" w:rsidRDefault="00F37562" w:rsidP="00EB1651">
      <w:pPr>
        <w:rPr>
          <w:color w:val="FF0000"/>
        </w:rPr>
      </w:pPr>
    </w:p>
    <w:p w14:paraId="227F6349" w14:textId="1CA189DC" w:rsidR="00C7087F" w:rsidRPr="00C7087F" w:rsidRDefault="00935C9A" w:rsidP="00C7087F">
      <w:r>
        <w:t>Industrialization, migration of agricultural labor to other job and high labor wage are the threat for sustainable rice production as well as food security. Labor crisis and high wage is</w:t>
      </w:r>
      <w:r w:rsidR="00C7087F">
        <w:t xml:space="preserve"> </w:t>
      </w:r>
      <w:r>
        <w:t>particularly critical during peak labor-need</w:t>
      </w:r>
      <w:r w:rsidR="00C7087F">
        <w:t xml:space="preserve"> </w:t>
      </w:r>
      <w:r>
        <w:t xml:space="preserve">periods, which typically occur during rice transplanting and harvesting. </w:t>
      </w:r>
      <w:r w:rsidR="00C7087F" w:rsidRPr="008040DD">
        <w:rPr>
          <w:color w:val="FF0000"/>
        </w:rPr>
        <w:t>Tray soil</w:t>
      </w:r>
    </w:p>
    <w:p w14:paraId="58348416" w14:textId="77777777" w:rsidR="00C7087F" w:rsidRDefault="00C7087F" w:rsidP="00C7087F">
      <w:r>
        <w:t>To overcome these, farm mechanization has been considered as an important remedial measure. In recent time, transplanting and harvesting machinery are considered top priority for sustainable rice production.</w:t>
      </w:r>
    </w:p>
    <w:p w14:paraId="54118209" w14:textId="62AB222B" w:rsidR="00C7087F" w:rsidRPr="00C7087F" w:rsidRDefault="00C7087F" w:rsidP="00C7087F">
      <w:r>
        <w:t xml:space="preserve">Agricultural machines have replaced human force in many rice cultivation practices such as land preparation, transplanting, harvest, and post-harvest process in many developed countries. Though </w:t>
      </w:r>
      <w:r>
        <w:lastRenderedPageBreak/>
        <w:t>land is Prepared mechanically but seedling raising and transplanting is still done traditionally in Bangladesh.</w:t>
      </w:r>
      <w:r w:rsidRPr="00C7087F">
        <w:t xml:space="preserve"> </w:t>
      </w:r>
      <w:r>
        <w:t xml:space="preserve">About 156 man-days per hectare are required for producing rice. </w:t>
      </w:r>
      <w:proofErr w:type="gramStart"/>
      <w:r>
        <w:t>Forty five</w:t>
      </w:r>
      <w:proofErr w:type="gramEnd"/>
      <w:r>
        <w:t xml:space="preserve"> man-days are consumed for seedling raising and transplanting which is about 29% of the total labor requirement.</w:t>
      </w:r>
      <w:r w:rsidRPr="00C7087F">
        <w:rPr>
          <w:color w:val="FF0000"/>
        </w:rPr>
        <w:t xml:space="preserve"> </w:t>
      </w:r>
      <w:r w:rsidRPr="008040DD">
        <w:rPr>
          <w:color w:val="FF0000"/>
        </w:rPr>
        <w:t>Tray soil</w:t>
      </w:r>
    </w:p>
    <w:p w14:paraId="32356DA6" w14:textId="35AEF5C7" w:rsidR="00EB1651" w:rsidRPr="00667AFB" w:rsidRDefault="00667AFB" w:rsidP="00C7087F">
      <w:pPr>
        <w:rPr>
          <w:color w:val="C00000"/>
        </w:rPr>
      </w:pPr>
      <w:proofErr w:type="spellStart"/>
      <w:r w:rsidRPr="00667AFB">
        <w:t>Mechanisation</w:t>
      </w:r>
      <w:proofErr w:type="spellEnd"/>
      <w:r w:rsidRPr="00667AFB">
        <w:t xml:space="preserve"> of small holding will play an important role in increasing rice </w:t>
      </w:r>
      <w:proofErr w:type="spellStart"/>
      <w:proofErr w:type="gramStart"/>
      <w:r w:rsidRPr="00667AFB">
        <w:t>production.</w:t>
      </w:r>
      <w:r>
        <w:rPr>
          <w:color w:val="C00000"/>
        </w:rPr>
        <w:t>status</w:t>
      </w:r>
      <w:proofErr w:type="spellEnd"/>
      <w:proofErr w:type="gramEnd"/>
      <w:r>
        <w:rPr>
          <w:color w:val="C00000"/>
        </w:rPr>
        <w:t xml:space="preserve"> and </w:t>
      </w:r>
      <w:proofErr w:type="spellStart"/>
      <w:r>
        <w:rPr>
          <w:color w:val="C00000"/>
        </w:rPr>
        <w:t>prostpectus</w:t>
      </w:r>
      <w:proofErr w:type="spellEnd"/>
    </w:p>
    <w:p w14:paraId="0A90C27F" w14:textId="5E43EA1D" w:rsidR="00EB1651" w:rsidRDefault="00EB1651" w:rsidP="00EB1651"/>
    <w:p w14:paraId="6897DE27" w14:textId="25326AF7" w:rsidR="00182F56" w:rsidRPr="00667AFB" w:rsidRDefault="00182F56" w:rsidP="00182F56">
      <w:pPr>
        <w:rPr>
          <w:color w:val="C00000"/>
        </w:rPr>
      </w:pPr>
      <w:r>
        <w:t xml:space="preserve">Manual paddy transplanting is the tedious, laborious and </w:t>
      </w:r>
      <w:proofErr w:type="gramStart"/>
      <w:r>
        <w:t>time consuming</w:t>
      </w:r>
      <w:proofErr w:type="gramEnd"/>
      <w:r>
        <w:t xml:space="preserve"> operations requiring about 250-300 man h ha-1 which is roughly 25% of total labor requirement of rice production [</w:t>
      </w:r>
      <w:r w:rsidRPr="00182F56">
        <w:rPr>
          <w:color w:val="00B0F0"/>
        </w:rPr>
        <w:t xml:space="preserve">11]. Mufti AI, Khan AS. 1995. Performance evaluation of </w:t>
      </w:r>
      <w:proofErr w:type="spellStart"/>
      <w:r w:rsidRPr="00182F56">
        <w:rPr>
          <w:color w:val="00B0F0"/>
        </w:rPr>
        <w:t>Yanmar</w:t>
      </w:r>
      <w:proofErr w:type="spellEnd"/>
      <w:r w:rsidRPr="00182F56">
        <w:rPr>
          <w:color w:val="00B0F0"/>
        </w:rPr>
        <w:t xml:space="preserve"> paddy transplanter in Pakistan. Agricultural mechanization in Asia, Africa and Latin America. 26 (1): 31-36</w:t>
      </w:r>
      <w:r>
        <w:t>.</w:t>
      </w:r>
      <w:r w:rsidRPr="00182F56">
        <w:rPr>
          <w:color w:val="C00000"/>
        </w:rPr>
        <w:t xml:space="preserve"> </w:t>
      </w:r>
      <w:r>
        <w:rPr>
          <w:color w:val="C00000"/>
        </w:rPr>
        <w:t xml:space="preserve">status and </w:t>
      </w:r>
      <w:proofErr w:type="spellStart"/>
      <w:r>
        <w:rPr>
          <w:color w:val="C00000"/>
        </w:rPr>
        <w:t>prostpectus</w:t>
      </w:r>
      <w:proofErr w:type="spellEnd"/>
    </w:p>
    <w:p w14:paraId="23E36AB7" w14:textId="77777777" w:rsidR="00652E66" w:rsidRDefault="00535DB9" w:rsidP="00182F56">
      <w:r w:rsidRPr="00535DB9">
        <w:t xml:space="preserve">At transplanting time, there is acute shortage of </w:t>
      </w:r>
      <w:proofErr w:type="spellStart"/>
      <w:r w:rsidRPr="00535DB9">
        <w:t>labour</w:t>
      </w:r>
      <w:proofErr w:type="spellEnd"/>
      <w:r w:rsidRPr="00535DB9">
        <w:t xml:space="preserve">. This results in increased </w:t>
      </w:r>
      <w:proofErr w:type="spellStart"/>
      <w:r w:rsidRPr="00535DB9">
        <w:t>labour</w:t>
      </w:r>
      <w:proofErr w:type="spellEnd"/>
      <w:r w:rsidRPr="00535DB9">
        <w:t xml:space="preserve"> wages and a delayed transplanting operation. In some cases, a proper crop stand is not maintained by the hired </w:t>
      </w:r>
      <w:proofErr w:type="spellStart"/>
      <w:r w:rsidRPr="00535DB9">
        <w:t>labour</w:t>
      </w:r>
      <w:proofErr w:type="spellEnd"/>
      <w:r w:rsidRPr="00535DB9">
        <w:t xml:space="preserve">. Hence there is an urgent need to have mechanization in rice production which will result in reducing the </w:t>
      </w:r>
      <w:proofErr w:type="spellStart"/>
      <w:r w:rsidRPr="00535DB9">
        <w:t>labour</w:t>
      </w:r>
      <w:proofErr w:type="spellEnd"/>
      <w:r w:rsidRPr="00535DB9">
        <w:t xml:space="preserve"> work and time consumed. Mechanical transplanting</w:t>
      </w:r>
      <w:r w:rsidR="00652E66">
        <w:t xml:space="preserve"> </w:t>
      </w:r>
      <w:r w:rsidR="00652E66" w:rsidRPr="00652E66">
        <w:t>to release the work force and to reduce the cost of paddy production. Farmers are aware of the advantages associated with transplanting of paddy over the broadcasting. But they are unable to practice it for high scarcity of labor. The transplanting machines available in the country are imported. They are costly and unable to meet the plant geometry.</w:t>
      </w:r>
    </w:p>
    <w:p w14:paraId="16ABE260" w14:textId="639345A3" w:rsidR="00182F56" w:rsidRPr="00652E66" w:rsidRDefault="00535DB9" w:rsidP="00182F56">
      <w:r w:rsidRPr="00535DB9">
        <w:rPr>
          <w:color w:val="C00000"/>
        </w:rPr>
        <w:t>development and performance evaluation</w:t>
      </w:r>
    </w:p>
    <w:p w14:paraId="4A1B1301" w14:textId="2B342BEB" w:rsidR="00652E66" w:rsidRPr="00652E66" w:rsidRDefault="00652E66" w:rsidP="00652E66">
      <w:r w:rsidRPr="00652E66">
        <w:t xml:space="preserve">Proper seed rate is not maintained and </w:t>
      </w:r>
      <w:proofErr w:type="spellStart"/>
      <w:proofErr w:type="gramStart"/>
      <w:r w:rsidRPr="00652E66">
        <w:t>non uniform</w:t>
      </w:r>
      <w:proofErr w:type="spellEnd"/>
      <w:proofErr w:type="gramEnd"/>
      <w:r w:rsidRPr="00652E66">
        <w:t xml:space="preserve"> seed delivery observed many times. This leads to uneven plant </w:t>
      </w:r>
      <w:proofErr w:type="spellStart"/>
      <w:proofErr w:type="gramStart"/>
      <w:r w:rsidRPr="00652E66">
        <w:t>stand.</w:t>
      </w:r>
      <w:r w:rsidRPr="00535DB9">
        <w:rPr>
          <w:color w:val="C00000"/>
        </w:rPr>
        <w:t>development</w:t>
      </w:r>
      <w:proofErr w:type="spellEnd"/>
      <w:proofErr w:type="gramEnd"/>
      <w:r w:rsidRPr="00535DB9">
        <w:rPr>
          <w:color w:val="C00000"/>
        </w:rPr>
        <w:t xml:space="preserve"> and performance evaluation</w:t>
      </w:r>
    </w:p>
    <w:p w14:paraId="163CD62A" w14:textId="70C17E66" w:rsidR="00EB1651" w:rsidRDefault="00EB1651" w:rsidP="00EB1651"/>
    <w:p w14:paraId="7A151397" w14:textId="558DD8CD" w:rsidR="003B2B29" w:rsidRPr="00B06EF0" w:rsidRDefault="003B2B29" w:rsidP="003B2B29">
      <w:pPr>
        <w:rPr>
          <w:rFonts w:ascii="Times New Roman" w:eastAsia="Times New Roman" w:hAnsi="Times New Roman" w:cs="Times New Roman"/>
          <w:color w:val="FF0000"/>
          <w:sz w:val="27"/>
          <w:szCs w:val="27"/>
        </w:rPr>
      </w:pPr>
      <w:r w:rsidRPr="003B2B29">
        <w:t xml:space="preserve">basis. Manual transplanting takes longer period to complete transplanting operation. Therefore, major constraints are the high cost of manual transplanting and uneven plant population. </w:t>
      </w:r>
      <w:r w:rsidR="00B06EF0" w:rsidRPr="00B06EF0">
        <w:rPr>
          <w:rFonts w:ascii="Times New Roman" w:eastAsia="Times New Roman" w:hAnsi="Times New Roman" w:cs="Times New Roman"/>
          <w:color w:val="FF0000"/>
          <w:sz w:val="27"/>
          <w:szCs w:val="27"/>
        </w:rPr>
        <w:t>Singh et al. (</w:t>
      </w:r>
      <w:proofErr w:type="gramStart"/>
      <w:r w:rsidR="00B06EF0" w:rsidRPr="00B06EF0">
        <w:rPr>
          <w:rFonts w:ascii="Times New Roman" w:eastAsia="Times New Roman" w:hAnsi="Times New Roman" w:cs="Times New Roman"/>
          <w:color w:val="FF0000"/>
          <w:sz w:val="27"/>
          <w:szCs w:val="27"/>
        </w:rPr>
        <w:t>1985)</w:t>
      </w:r>
      <w:r w:rsidRPr="003B2B29">
        <w:rPr>
          <w:color w:val="8EAADB" w:themeColor="accent1" w:themeTint="99"/>
        </w:rPr>
        <w:t>studied</w:t>
      </w:r>
      <w:proofErr w:type="gramEnd"/>
      <w:r w:rsidRPr="003B2B29">
        <w:rPr>
          <w:color w:val="8EAADB" w:themeColor="accent1" w:themeTint="99"/>
        </w:rPr>
        <w:t xml:space="preserve"> the response of rice to different planting methods.</w:t>
      </w:r>
      <w:r w:rsidRPr="003B2B29">
        <w:rPr>
          <w:color w:val="C00000"/>
        </w:rPr>
        <w:t xml:space="preserve"> </w:t>
      </w:r>
      <w:r w:rsidRPr="00535DB9">
        <w:rPr>
          <w:color w:val="C00000"/>
        </w:rPr>
        <w:t>development and performance evaluation</w:t>
      </w:r>
    </w:p>
    <w:p w14:paraId="398A7E67" w14:textId="111FF808" w:rsidR="00543295" w:rsidRPr="00652E66" w:rsidRDefault="00543295" w:rsidP="00543295">
      <w:r w:rsidRPr="008333CC">
        <w:rPr>
          <w:color w:val="FFC000"/>
        </w:rPr>
        <w:t>Timeliness of transplanting is essential for optimizing the yield and this can only be achieved through mechanical transplanting. A delay in transplanting reduces the yield.</w:t>
      </w:r>
      <w:r w:rsidRPr="00543295">
        <w:rPr>
          <w:color w:val="C00000"/>
        </w:rPr>
        <w:t xml:space="preserve"> </w:t>
      </w:r>
      <w:r w:rsidRPr="00535DB9">
        <w:rPr>
          <w:color w:val="C00000"/>
        </w:rPr>
        <w:t>development and performance evaluation</w:t>
      </w:r>
    </w:p>
    <w:p w14:paraId="5D5A8F45" w14:textId="4B7F0DA0" w:rsidR="003B2B29" w:rsidRDefault="00213BFC" w:rsidP="00543295">
      <w:pPr>
        <w:rPr>
          <w:color w:val="FF0000"/>
        </w:rPr>
      </w:pPr>
      <w:r w:rsidRPr="00213BFC">
        <w:rPr>
          <w:color w:val="000000" w:themeColor="text1"/>
        </w:rPr>
        <w:t>t was reported that a delay in transplanting by one month reduces the yield by 25% and a delay of two month reduced the yield by 70% (Rao and Pradhan, 1973). There</w:t>
      </w:r>
      <w:r w:rsidRPr="00213BFC">
        <w:t xml:space="preserve"> </w:t>
      </w:r>
      <w:r w:rsidRPr="00213BFC">
        <w:rPr>
          <w:color w:val="FF0000"/>
        </w:rPr>
        <w:t>Techno-economic performance of 4-row self-propelled mechanical rice transplanter at farmers field in Bangladesh</w:t>
      </w:r>
    </w:p>
    <w:p w14:paraId="643A9E32" w14:textId="77777777" w:rsidR="007E3332" w:rsidRPr="00213BFC" w:rsidRDefault="007E3332" w:rsidP="00543295">
      <w:pPr>
        <w:rPr>
          <w:color w:val="FF0000"/>
        </w:rPr>
      </w:pPr>
    </w:p>
    <w:p w14:paraId="5CD1AC67" w14:textId="3AE17590" w:rsidR="000C45A5" w:rsidRDefault="00213BFC" w:rsidP="00EB1651">
      <w:pPr>
        <w:rPr>
          <w:sz w:val="48"/>
          <w:szCs w:val="48"/>
        </w:rPr>
      </w:pPr>
      <w:r w:rsidRPr="00213BFC">
        <w:rPr>
          <w:sz w:val="48"/>
          <w:szCs w:val="48"/>
        </w:rPr>
        <w:t xml:space="preserve">crisis of </w:t>
      </w:r>
      <w:proofErr w:type="spellStart"/>
      <w:r w:rsidRPr="00213BFC">
        <w:rPr>
          <w:sz w:val="48"/>
          <w:szCs w:val="48"/>
        </w:rPr>
        <w:t>labour</w:t>
      </w:r>
      <w:proofErr w:type="spellEnd"/>
    </w:p>
    <w:p w14:paraId="7667E974" w14:textId="510F3AD5" w:rsidR="00213BFC" w:rsidRPr="00213BFC" w:rsidRDefault="00213BFC" w:rsidP="00EB1651">
      <w:pPr>
        <w:rPr>
          <w:color w:val="FF0000"/>
          <w:sz w:val="48"/>
          <w:szCs w:val="48"/>
        </w:rPr>
      </w:pPr>
      <w:r w:rsidRPr="00213BFC">
        <w:rPr>
          <w:sz w:val="24"/>
          <w:szCs w:val="24"/>
        </w:rPr>
        <w:t xml:space="preserve">Crisis of labor has created an unusual situation. The farm owners have to find the labors going door to door or they have to wait for the labors to finish the work in the nearby fields. Sometimes, they have to hire labor offering extra wages with additional facilities. As a result, </w:t>
      </w:r>
      <w:r w:rsidRPr="00213BFC">
        <w:rPr>
          <w:sz w:val="24"/>
          <w:szCs w:val="24"/>
        </w:rPr>
        <w:lastRenderedPageBreak/>
        <w:t xml:space="preserve">the scheduled time of transplanting paddy expires in many places. Under such circumstances a less expensive and </w:t>
      </w:r>
      <w:proofErr w:type="gramStart"/>
      <w:r w:rsidRPr="00213BFC">
        <w:rPr>
          <w:sz w:val="24"/>
          <w:szCs w:val="24"/>
        </w:rPr>
        <w:t>labor saving</w:t>
      </w:r>
      <w:proofErr w:type="gramEnd"/>
      <w:r w:rsidRPr="00213BFC">
        <w:rPr>
          <w:sz w:val="24"/>
          <w:szCs w:val="24"/>
        </w:rPr>
        <w:t xml:space="preserve"> method of rice transplanting without yield loss is the urgent need of the hour (Tripathi et.al., 2004).</w:t>
      </w:r>
      <w:r w:rsidRPr="00213BFC">
        <w:rPr>
          <w:sz w:val="48"/>
          <w:szCs w:val="48"/>
        </w:rPr>
        <w:t xml:space="preserve"> </w:t>
      </w:r>
      <w:r w:rsidRPr="00213BFC">
        <w:rPr>
          <w:color w:val="FF0000"/>
        </w:rPr>
        <w:t>Techno-economic performance of 4-row self-propelled mechanical rice transplanter at farmers field in Bangladesh</w:t>
      </w:r>
    </w:p>
    <w:p w14:paraId="28A6DCF3" w14:textId="150F0702" w:rsidR="000C45A5" w:rsidRDefault="007E3332" w:rsidP="007E3332">
      <w:r>
        <w:t>Because of the good off-farm</w:t>
      </w:r>
      <w:r w:rsidR="007D23A8">
        <w:t xml:space="preserve"> </w:t>
      </w:r>
      <w:r>
        <w:t>employment</w:t>
      </w:r>
      <w:r w:rsidR="007D23A8">
        <w:t xml:space="preserve"> </w:t>
      </w:r>
      <w:r>
        <w:t>opportunities available in the area and the prevailing hot season, the persons already engaged in non-farm jobs are generally reluctant to perform</w:t>
      </w:r>
      <w:r w:rsidR="007D23A8">
        <w:t xml:space="preserve"> </w:t>
      </w:r>
      <w:r>
        <w:t xml:space="preserve">rice </w:t>
      </w:r>
      <w:proofErr w:type="spellStart"/>
      <w:proofErr w:type="gramStart"/>
      <w:r>
        <w:t>transplantation.Therefore</w:t>
      </w:r>
      <w:proofErr w:type="spellEnd"/>
      <w:proofErr w:type="gramEnd"/>
      <w:r>
        <w:t xml:space="preserve">, frequent shortage of </w:t>
      </w:r>
      <w:proofErr w:type="spellStart"/>
      <w:r>
        <w:t>labour</w:t>
      </w:r>
      <w:proofErr w:type="spellEnd"/>
      <w:r>
        <w:t xml:space="preserve"> always has been reported during the season. The other common problems associated with the rice transplantation by hired </w:t>
      </w:r>
      <w:proofErr w:type="spellStart"/>
      <w:r>
        <w:t>labour</w:t>
      </w:r>
      <w:proofErr w:type="spellEnd"/>
      <w:r>
        <w:t xml:space="preserve"> are lower plant population per unit area, </w:t>
      </w:r>
      <w:r w:rsidRPr="008333CC">
        <w:rPr>
          <w:color w:val="FFC000"/>
        </w:rPr>
        <w:t>improper fixation of nursery plants in the soil, a higher percentage of missing plantation and un-even transplantation in paddy fields, i.e. dense and thin planted patches in the field.</w:t>
      </w:r>
      <w:r w:rsidR="007D23A8">
        <w:t xml:space="preserve"> </w:t>
      </w:r>
      <w:r w:rsidR="007D23A8" w:rsidRPr="007D23A8">
        <w:rPr>
          <w:color w:val="FF0000"/>
        </w:rPr>
        <w:t>Diffusion Possibilities of Mechanical Rice Transplanters</w:t>
      </w:r>
    </w:p>
    <w:p w14:paraId="0B1C04F9" w14:textId="1A0FDA43" w:rsidR="000C45A5" w:rsidRDefault="00C257E4" w:rsidP="00EB1651">
      <w:r w:rsidRPr="00C257E4">
        <w:t>The important reasons for low rice yield include water shortage, weed infestation, prevalence of insect pests and diseases and inappropriate sowing method leading to low plant population. Low plant population can be optimized using a proper sowing method.</w:t>
      </w:r>
    </w:p>
    <w:p w14:paraId="6D350DEF" w14:textId="77777777" w:rsidR="00C257E4" w:rsidRDefault="00C257E4" w:rsidP="00EB1651"/>
    <w:p w14:paraId="6A9415DF" w14:textId="77777777" w:rsidR="00C257E4" w:rsidRPr="00C257E4" w:rsidRDefault="00C257E4" w:rsidP="00C257E4">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4AAFF54B" w14:textId="2FBB4694" w:rsidR="000C45A5" w:rsidRDefault="00DD115B" w:rsidP="00EB1651">
      <w:r w:rsidRPr="00DD115B">
        <w:t xml:space="preserve">Though a contract system for undertaking transplanting evolved during this period, the careless attitude of contract </w:t>
      </w:r>
      <w:proofErr w:type="spellStart"/>
      <w:r w:rsidRPr="00DD115B">
        <w:t>labourers</w:t>
      </w:r>
      <w:proofErr w:type="spellEnd"/>
      <w:r w:rsidRPr="00DD115B">
        <w:t xml:space="preserve"> (aggressive pulling of seedlings from the nursery, clipping seedlings and transplanting at more depth with insufficient plant density, </w:t>
      </w:r>
      <w:proofErr w:type="spellStart"/>
      <w:r w:rsidRPr="00DD115B">
        <w:t>etc</w:t>
      </w:r>
      <w:proofErr w:type="spellEnd"/>
      <w:r w:rsidRPr="00DD115B">
        <w:t xml:space="preserve">) to complete the work in the shortest possible time has been affecting the productivity of rice in Bangladesh. Though the work standards have been declining, these contract </w:t>
      </w:r>
      <w:proofErr w:type="spellStart"/>
      <w:r w:rsidRPr="00DD115B">
        <w:t>labourers</w:t>
      </w:r>
      <w:proofErr w:type="spellEnd"/>
      <w:r w:rsidRPr="00DD115B">
        <w:t xml:space="preserve"> have started demanding higher wages every year.</w:t>
      </w:r>
    </w:p>
    <w:p w14:paraId="5BD8A5F5" w14:textId="64C300A3" w:rsidR="000C45A5" w:rsidRPr="00DD115B" w:rsidRDefault="00DD115B" w:rsidP="00EB1651">
      <w:pPr>
        <w:rPr>
          <w:color w:val="FF0000"/>
        </w:rPr>
      </w:pPr>
      <w:r w:rsidRPr="00DD115B">
        <w:rPr>
          <w:color w:val="FF0000"/>
        </w:rPr>
        <w:t xml:space="preserve">Transplanting Rice Seedling Using Machine </w:t>
      </w:r>
      <w:proofErr w:type="gramStart"/>
      <w:r w:rsidRPr="00DD115B">
        <w:rPr>
          <w:color w:val="FF0000"/>
        </w:rPr>
        <w:t>Transplanter :</w:t>
      </w:r>
      <w:proofErr w:type="gramEnd"/>
      <w:r w:rsidRPr="00DD115B">
        <w:rPr>
          <w:color w:val="FF0000"/>
        </w:rPr>
        <w:t xml:space="preserve"> a Potential Step</w:t>
      </w:r>
    </w:p>
    <w:p w14:paraId="047B6A7C" w14:textId="2944D734" w:rsidR="000C45A5" w:rsidRDefault="000C45A5" w:rsidP="00EB1651"/>
    <w:p w14:paraId="36A42722" w14:textId="77777777" w:rsidR="003475B3" w:rsidRDefault="003475B3" w:rsidP="003475B3">
      <w:r>
        <w:t>The shifting agronomy to direct-seeded rice, necessitated by the</w:t>
      </w:r>
    </w:p>
    <w:p w14:paraId="539AC801" w14:textId="77777777" w:rsidR="003475B3" w:rsidRDefault="003475B3" w:rsidP="003475B3">
      <w:r>
        <w:t xml:space="preserve">unavailability of </w:t>
      </w:r>
      <w:proofErr w:type="spellStart"/>
      <w:r>
        <w:t>labour</w:t>
      </w:r>
      <w:proofErr w:type="spellEnd"/>
      <w:r>
        <w:t xml:space="preserve"> for transplanting, has exacerbated weed problems such as </w:t>
      </w:r>
      <w:proofErr w:type="spellStart"/>
      <w:r>
        <w:t>Echinochloa</w:t>
      </w:r>
      <w:proofErr w:type="spellEnd"/>
      <w:r>
        <w:t xml:space="preserve"> spp. (</w:t>
      </w:r>
      <w:proofErr w:type="spellStart"/>
      <w:r>
        <w:t>Marambe</w:t>
      </w:r>
      <w:proofErr w:type="spellEnd"/>
      <w:r>
        <w:t xml:space="preserve"> and </w:t>
      </w:r>
      <w:proofErr w:type="spellStart"/>
      <w:r>
        <w:t>Amarasinghe</w:t>
      </w:r>
      <w:proofErr w:type="spellEnd"/>
      <w:r>
        <w:t>, 2002), the sedges (</w:t>
      </w:r>
      <w:proofErr w:type="spellStart"/>
      <w:r>
        <w:t>Marambe</w:t>
      </w:r>
      <w:proofErr w:type="spellEnd"/>
      <w:r>
        <w:t>, 2006) and weedy rice (</w:t>
      </w:r>
      <w:proofErr w:type="spellStart"/>
      <w:r>
        <w:t>Marambe</w:t>
      </w:r>
      <w:proofErr w:type="spellEnd"/>
      <w:r>
        <w:t xml:space="preserve"> and </w:t>
      </w:r>
      <w:proofErr w:type="spellStart"/>
      <w:r>
        <w:t>Amarasinghe</w:t>
      </w:r>
      <w:proofErr w:type="spellEnd"/>
      <w:r>
        <w:t xml:space="preserve">, 2000; </w:t>
      </w:r>
      <w:proofErr w:type="spellStart"/>
      <w:r>
        <w:t>Marambe</w:t>
      </w:r>
      <w:proofErr w:type="spellEnd"/>
      <w:r>
        <w:t>, 2005). In</w:t>
      </w:r>
      <w:r w:rsidRPr="003475B3">
        <w:t xml:space="preserve"> </w:t>
      </w:r>
    </w:p>
    <w:p w14:paraId="5100B850" w14:textId="27FA97B5" w:rsidR="00543295" w:rsidRPr="003475B3" w:rsidRDefault="003475B3" w:rsidP="003475B3">
      <w:pPr>
        <w:rPr>
          <w:color w:val="FF0000"/>
        </w:rPr>
      </w:pPr>
      <w:r w:rsidRPr="003475B3">
        <w:rPr>
          <w:color w:val="FF0000"/>
        </w:rPr>
        <w:t xml:space="preserve">WEEDY RICE: EVOLUTION, THREATS, AND MANAGEMENT B. </w:t>
      </w:r>
      <w:proofErr w:type="spellStart"/>
      <w:r w:rsidRPr="003475B3">
        <w:rPr>
          <w:color w:val="FF0000"/>
        </w:rPr>
        <w:t>Marambe</w:t>
      </w:r>
      <w:proofErr w:type="spellEnd"/>
      <w:r w:rsidRPr="003475B3">
        <w:rPr>
          <w:color w:val="FF0000"/>
        </w:rPr>
        <w:t xml:space="preserve"> Department of Crop Science, Faculty of Agriculture, University of Peradeniya, Sri Lanka.</w:t>
      </w:r>
    </w:p>
    <w:p w14:paraId="0B423287" w14:textId="05990E2F" w:rsidR="00543295" w:rsidRDefault="00543295" w:rsidP="00EB1651"/>
    <w:p w14:paraId="6CD2FFD7" w14:textId="77777777" w:rsidR="00B13339" w:rsidRDefault="00B13339" w:rsidP="00B13339">
      <w:r>
        <w:t>In rice, the planting methods have an impact on</w:t>
      </w:r>
    </w:p>
    <w:p w14:paraId="75ADD9CE" w14:textId="77777777" w:rsidR="00B13339" w:rsidRDefault="00B13339" w:rsidP="00B13339">
      <w:r>
        <w:t xml:space="preserve">the growth and yield besides cultivation cost and </w:t>
      </w:r>
      <w:proofErr w:type="spellStart"/>
      <w:r>
        <w:t>labour</w:t>
      </w:r>
      <w:proofErr w:type="spellEnd"/>
      <w:r>
        <w:t xml:space="preserve"> requirements</w:t>
      </w:r>
    </w:p>
    <w:p w14:paraId="2989BA09" w14:textId="77777777" w:rsidR="00B13339" w:rsidRDefault="00B13339" w:rsidP="00B13339">
      <w:r>
        <w:t>(</w:t>
      </w:r>
      <w:proofErr w:type="spellStart"/>
      <w:r>
        <w:t>Sanjitha</w:t>
      </w:r>
      <w:proofErr w:type="spellEnd"/>
    </w:p>
    <w:p w14:paraId="5BC1C9D5" w14:textId="094015CF" w:rsidR="00543295" w:rsidRPr="00B13339" w:rsidRDefault="00B13339" w:rsidP="00B13339">
      <w:pPr>
        <w:rPr>
          <w:color w:val="FF0000"/>
        </w:rPr>
      </w:pPr>
      <w:r>
        <w:t xml:space="preserve">Rani and </w:t>
      </w:r>
      <w:proofErr w:type="spellStart"/>
      <w:r>
        <w:t>Jayakiran</w:t>
      </w:r>
      <w:proofErr w:type="spellEnd"/>
      <w:r>
        <w:t>, 2010).</w:t>
      </w:r>
      <w:r w:rsidRPr="00B13339">
        <w:t xml:space="preserve"> </w:t>
      </w: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0B5149D2" w14:textId="4889B20A" w:rsidR="00A81059" w:rsidRDefault="00A81059" w:rsidP="00EB1651"/>
    <w:p w14:paraId="657FFEAD" w14:textId="7A5A12E7" w:rsidR="00A81059" w:rsidRDefault="00A81059" w:rsidP="00EB1651"/>
    <w:p w14:paraId="6C9422DF" w14:textId="0A0AC811" w:rsidR="00A81059" w:rsidRDefault="00A81059" w:rsidP="00EB1651"/>
    <w:p w14:paraId="23451B22" w14:textId="2D2EA804" w:rsidR="00543295" w:rsidRDefault="00543295" w:rsidP="00EB1651"/>
    <w:p w14:paraId="71F071EC" w14:textId="304F6E16" w:rsidR="00543295" w:rsidRDefault="00543295" w:rsidP="00EB1651"/>
    <w:bookmarkEnd w:id="11"/>
    <w:p w14:paraId="723F0580" w14:textId="76C2F296" w:rsidR="00543295" w:rsidRDefault="00543295" w:rsidP="00EB1651"/>
    <w:p w14:paraId="537B7B29" w14:textId="4330AEEF" w:rsidR="000C45A5" w:rsidRDefault="000C45A5" w:rsidP="00EB1651"/>
    <w:p w14:paraId="604B6103" w14:textId="46D59445" w:rsidR="00182462" w:rsidRDefault="00182462" w:rsidP="000C45A5">
      <w:pPr>
        <w:rPr>
          <w:color w:val="FF0000"/>
        </w:rPr>
      </w:pPr>
    </w:p>
    <w:p w14:paraId="0AA5EF4A" w14:textId="1AD9A3A8" w:rsidR="00182462" w:rsidRDefault="00182462" w:rsidP="000C45A5">
      <w:pPr>
        <w:rPr>
          <w:color w:val="FF0000"/>
        </w:rPr>
      </w:pPr>
    </w:p>
    <w:p w14:paraId="2A68193B" w14:textId="2AD7E820" w:rsidR="00182462" w:rsidRDefault="00182462" w:rsidP="000C45A5">
      <w:pPr>
        <w:rPr>
          <w:color w:val="FF0000"/>
        </w:rPr>
      </w:pPr>
    </w:p>
    <w:p w14:paraId="37F0CB4C" w14:textId="2BB3FAE0" w:rsidR="002777F8" w:rsidRDefault="002777F8" w:rsidP="000C45A5">
      <w:pPr>
        <w:rPr>
          <w:color w:val="FF0000"/>
        </w:rPr>
      </w:pPr>
    </w:p>
    <w:p w14:paraId="32AC3C2B" w14:textId="148CFA77" w:rsidR="002777F8" w:rsidRDefault="002777F8" w:rsidP="000C45A5">
      <w:pPr>
        <w:rPr>
          <w:color w:val="FF0000"/>
        </w:rPr>
      </w:pPr>
    </w:p>
    <w:p w14:paraId="7F716D96" w14:textId="3D8602D6" w:rsidR="002777F8" w:rsidRDefault="002777F8" w:rsidP="000C45A5">
      <w:pPr>
        <w:rPr>
          <w:color w:val="FF0000"/>
        </w:rPr>
      </w:pPr>
    </w:p>
    <w:p w14:paraId="5927A295" w14:textId="60951BF9" w:rsidR="002777F8" w:rsidRDefault="002777F8" w:rsidP="000C45A5">
      <w:pPr>
        <w:rPr>
          <w:color w:val="FF0000"/>
        </w:rPr>
      </w:pPr>
    </w:p>
    <w:p w14:paraId="535F043C" w14:textId="7F325765" w:rsidR="002777F8" w:rsidRDefault="002777F8" w:rsidP="000C45A5">
      <w:pPr>
        <w:rPr>
          <w:color w:val="FF0000"/>
        </w:rPr>
      </w:pPr>
    </w:p>
    <w:p w14:paraId="494FC995" w14:textId="14F537C4" w:rsidR="002777F8" w:rsidRDefault="002777F8" w:rsidP="000C45A5">
      <w:pPr>
        <w:rPr>
          <w:color w:val="FF0000"/>
        </w:rPr>
      </w:pPr>
    </w:p>
    <w:p w14:paraId="1E691D7E" w14:textId="419D2298" w:rsidR="002777F8" w:rsidRDefault="002777F8" w:rsidP="000C45A5">
      <w:pPr>
        <w:rPr>
          <w:color w:val="FF0000"/>
        </w:rPr>
      </w:pPr>
    </w:p>
    <w:p w14:paraId="4445076C" w14:textId="77777777" w:rsidR="002777F8" w:rsidRDefault="002777F8" w:rsidP="000C45A5">
      <w:pPr>
        <w:rPr>
          <w:color w:val="FF0000"/>
        </w:rPr>
      </w:pPr>
    </w:p>
    <w:p w14:paraId="773B7F6D" w14:textId="409475CE" w:rsidR="00182462" w:rsidRDefault="00182462" w:rsidP="000C45A5">
      <w:pPr>
        <w:rPr>
          <w:color w:val="FF0000"/>
        </w:rPr>
      </w:pPr>
    </w:p>
    <w:p w14:paraId="1A782765" w14:textId="77777777" w:rsidR="00182462" w:rsidRPr="00CC5880" w:rsidRDefault="00182462" w:rsidP="000C45A5">
      <w:pPr>
        <w:rPr>
          <w:color w:val="FF0000"/>
        </w:rPr>
      </w:pPr>
    </w:p>
    <w:p w14:paraId="1F13C391" w14:textId="54424DEB" w:rsidR="00A81059" w:rsidRDefault="00A81059" w:rsidP="000C45A5"/>
    <w:p w14:paraId="0EB40BB6" w14:textId="04803D49" w:rsidR="00A81059" w:rsidRPr="00222A90" w:rsidRDefault="00222A90" w:rsidP="000C45A5">
      <w:pPr>
        <w:rPr>
          <w:sz w:val="40"/>
          <w:szCs w:val="40"/>
        </w:rPr>
      </w:pPr>
      <w:r w:rsidRPr="00222A90">
        <w:rPr>
          <w:sz w:val="40"/>
          <w:szCs w:val="40"/>
        </w:rPr>
        <w:t>No of seedlings per hill, depth, height of plants</w:t>
      </w:r>
    </w:p>
    <w:p w14:paraId="1684B517" w14:textId="7C23E2B5" w:rsidR="00A81059" w:rsidRDefault="00A81059" w:rsidP="000C45A5"/>
    <w:p w14:paraId="7D92E6A6" w14:textId="77777777" w:rsidR="00222A90" w:rsidRDefault="00222A90" w:rsidP="00222A90">
      <w:pPr>
        <w:spacing w:line="360" w:lineRule="auto"/>
      </w:pPr>
      <w:r w:rsidRPr="00222A90">
        <w:t>Transplanting two to three seedlings per hill under normal conditions is enough. The use of more seedlings per hill, besides not being any additional advantage, involves an extra expense on seedlings. In case of transplanting with old seedlings, the number of seedlings per hill can be increased</w:t>
      </w:r>
    </w:p>
    <w:p w14:paraId="07A76C90" w14:textId="77777777" w:rsidR="00222A90" w:rsidRDefault="00222A90" w:rsidP="00222A90">
      <w:r w:rsidRPr="00222A90">
        <w:t xml:space="preserve">The tiller buds formed at the basal node are not suppressed in case of shallow </w:t>
      </w:r>
      <w:proofErr w:type="gramStart"/>
      <w:r w:rsidRPr="00222A90">
        <w:t>plantings .</w:t>
      </w:r>
      <w:proofErr w:type="gramEnd"/>
      <w:r w:rsidRPr="00222A90">
        <w:t xml:space="preserve"> Therefore, the seedlings should be transplanted at 2 to 3 cm depth. Shallow planting gives better yields. The deeper planting results in an increased height of the plants besides delays and inhibits </w:t>
      </w:r>
      <w:proofErr w:type="spellStart"/>
      <w:r w:rsidRPr="00222A90">
        <w:t>tillering</w:t>
      </w:r>
      <w:proofErr w:type="spellEnd"/>
      <w:r w:rsidRPr="00222A90">
        <w:t>. The</w:t>
      </w:r>
    </w:p>
    <w:p w14:paraId="3CFC8656" w14:textId="77777777" w:rsidR="00222A90" w:rsidRDefault="00222A90" w:rsidP="00222A90"/>
    <w:p w14:paraId="3EBA69A8" w14:textId="77777777" w:rsidR="00222A90" w:rsidRPr="00222A90" w:rsidRDefault="00222A90" w:rsidP="00222A90">
      <w:pPr>
        <w:spacing w:line="360" w:lineRule="auto"/>
        <w:rPr>
          <w:color w:val="FF0000"/>
        </w:rPr>
      </w:pPr>
      <w:r w:rsidRPr="00222A90">
        <w:rPr>
          <w:color w:val="FF0000"/>
        </w:rPr>
        <w:t>(Oryza sativa</w:t>
      </w:r>
    </w:p>
    <w:p w14:paraId="4732106D" w14:textId="77777777" w:rsidR="004B19E2" w:rsidRDefault="004B19E2" w:rsidP="004B19E2"/>
    <w:p w14:paraId="66ACED9A" w14:textId="77777777" w:rsidR="004B19E2" w:rsidRDefault="004B19E2" w:rsidP="004B19E2">
      <w:r>
        <w:lastRenderedPageBreak/>
        <w:t>Number of seedlings transplanted per hill</w:t>
      </w:r>
    </w:p>
    <w:p w14:paraId="13241C24" w14:textId="77777777" w:rsidR="004B19E2" w:rsidRDefault="004B19E2" w:rsidP="004B19E2">
      <w:r>
        <w:t>varies from country to country. While in</w:t>
      </w:r>
    </w:p>
    <w:p w14:paraId="6B5859D5" w14:textId="77777777" w:rsidR="004B19E2" w:rsidRDefault="004B19E2" w:rsidP="004B19E2">
      <w:r>
        <w:t>Burma, one to four seedlings are transplanted</w:t>
      </w:r>
    </w:p>
    <w:p w14:paraId="377B2888" w14:textId="77777777" w:rsidR="004B19E2" w:rsidRDefault="004B19E2" w:rsidP="004B19E2">
      <w:r>
        <w:t>per hill, in Sri Lanka only one seedling is</w:t>
      </w:r>
    </w:p>
    <w:p w14:paraId="0ACEAF78" w14:textId="77777777" w:rsidR="004B19E2" w:rsidRDefault="004B19E2" w:rsidP="004B19E2">
      <w:r>
        <w:t>used. Usually, 5 to 7 seedlings are</w:t>
      </w:r>
    </w:p>
    <w:p w14:paraId="362E3BB4" w14:textId="77777777" w:rsidR="004B19E2" w:rsidRDefault="004B19E2" w:rsidP="004B19E2">
      <w:r>
        <w:t>transplanted in Philippines. Results in India</w:t>
      </w:r>
    </w:p>
    <w:p w14:paraId="26B52935" w14:textId="77777777" w:rsidR="004B19E2" w:rsidRDefault="004B19E2" w:rsidP="004B19E2">
      <w:r>
        <w:t>indicated that the number of fertile tillers</w:t>
      </w:r>
    </w:p>
    <w:p w14:paraId="0EFA8E4E" w14:textId="77777777" w:rsidR="004B19E2" w:rsidRDefault="004B19E2" w:rsidP="004B19E2">
      <w:r>
        <w:t>were greater with 3-4 seedlings</w:t>
      </w:r>
    </w:p>
    <w:p w14:paraId="07BD322B" w14:textId="614D662B" w:rsidR="00A81059" w:rsidRDefault="004B19E2" w:rsidP="004B19E2">
      <w:r>
        <w:t>(</w:t>
      </w:r>
      <w:proofErr w:type="spellStart"/>
      <w:r>
        <w:t>Hedayetullaha</w:t>
      </w:r>
      <w:proofErr w:type="spellEnd"/>
      <w:r>
        <w:t>, 1977).</w:t>
      </w:r>
    </w:p>
    <w:p w14:paraId="71557C00" w14:textId="7782F9EB" w:rsidR="007B10EA" w:rsidRDefault="007B10EA" w:rsidP="004B19E2"/>
    <w:p w14:paraId="12FEDBDA" w14:textId="77777777" w:rsidR="007B10EA" w:rsidRDefault="007B10EA" w:rsidP="007B10EA"/>
    <w:p w14:paraId="5644F204" w14:textId="77777777" w:rsidR="007B10EA" w:rsidRDefault="007B10EA" w:rsidP="007B10EA">
      <w:r>
        <w:t>Planting of different number of seedlings per</w:t>
      </w:r>
    </w:p>
    <w:p w14:paraId="2E0569A8" w14:textId="77777777" w:rsidR="007B10EA" w:rsidRDefault="007B10EA" w:rsidP="007B10EA">
      <w:r>
        <w:t>hill produced significant influence on rice</w:t>
      </w:r>
    </w:p>
    <w:p w14:paraId="20B32295" w14:textId="77777777" w:rsidR="007B10EA" w:rsidRDefault="007B10EA" w:rsidP="007B10EA">
      <w:r>
        <w:t>growth parameters. Planting of 3-4 seedlings</w:t>
      </w:r>
    </w:p>
    <w:p w14:paraId="13426BB9" w14:textId="77777777" w:rsidR="007B10EA" w:rsidRDefault="007B10EA" w:rsidP="007B10EA">
      <w:r>
        <w:t>per hill recorded significantly higher plant</w:t>
      </w:r>
    </w:p>
    <w:p w14:paraId="76BA9831" w14:textId="77C975CF" w:rsidR="007B10EA" w:rsidRDefault="007B10EA" w:rsidP="007B10EA">
      <w:r>
        <w:t>height</w:t>
      </w:r>
    </w:p>
    <w:p w14:paraId="309F38A7" w14:textId="77777777" w:rsidR="007B10EA" w:rsidRDefault="007B10EA" w:rsidP="007B10EA"/>
    <w:p w14:paraId="674D38A8" w14:textId="77777777" w:rsidR="007B10EA" w:rsidRDefault="007B10EA" w:rsidP="007B10EA">
      <w:proofErr w:type="spellStart"/>
      <w:r>
        <w:t>Maiti</w:t>
      </w:r>
      <w:proofErr w:type="spellEnd"/>
      <w:r>
        <w:t xml:space="preserve"> and Bhattacharya</w:t>
      </w:r>
    </w:p>
    <w:p w14:paraId="188364A4" w14:textId="77777777" w:rsidR="007B10EA" w:rsidRDefault="007B10EA" w:rsidP="007B10EA">
      <w:r>
        <w:t>(2011) and Rasool et al., (2013) who reported</w:t>
      </w:r>
    </w:p>
    <w:p w14:paraId="03B8B8BB" w14:textId="77777777" w:rsidR="007B10EA" w:rsidRDefault="007B10EA" w:rsidP="007B10EA">
      <w:r>
        <w:t>that planting of fewer numbers of seedlings</w:t>
      </w:r>
    </w:p>
    <w:p w14:paraId="6093868B" w14:textId="77777777" w:rsidR="007B10EA" w:rsidRDefault="007B10EA" w:rsidP="007B10EA">
      <w:r>
        <w:t>enabled the plant to produce healthy</w:t>
      </w:r>
    </w:p>
    <w:p w14:paraId="169D6D92" w14:textId="77777777" w:rsidR="007B10EA" w:rsidRDefault="007B10EA" w:rsidP="007B10EA">
      <w:r>
        <w:t>hill-1</w:t>
      </w:r>
    </w:p>
    <w:p w14:paraId="3081432C" w14:textId="77777777" w:rsidR="007B10EA" w:rsidRDefault="007B10EA" w:rsidP="007B10EA">
      <w:r>
        <w:t>leaves and tillers which had undergone</w:t>
      </w:r>
    </w:p>
    <w:p w14:paraId="69FAAD3F" w14:textId="77777777" w:rsidR="007B10EA" w:rsidRDefault="007B10EA" w:rsidP="007B10EA">
      <w:r>
        <w:t>normal physiological growth and field</w:t>
      </w:r>
    </w:p>
    <w:p w14:paraId="06B98701" w14:textId="50D547EA" w:rsidR="007B10EA" w:rsidRDefault="007B10EA" w:rsidP="007B10EA">
      <w:r>
        <w:t>duration, resulting in more healthy leaf area</w:t>
      </w:r>
    </w:p>
    <w:p w14:paraId="5763CA7A" w14:textId="5566C4D7" w:rsidR="00A81059" w:rsidRPr="007B10EA" w:rsidRDefault="007B10EA" w:rsidP="000C45A5">
      <w:pPr>
        <w:rPr>
          <w:color w:val="FF0000"/>
        </w:rPr>
      </w:pPr>
      <w:r w:rsidRPr="007B10EA">
        <w:rPr>
          <w:color w:val="FF0000"/>
        </w:rPr>
        <w:t xml:space="preserve">Growth and Yield of Machine Transplanted Rice </w:t>
      </w:r>
      <w:proofErr w:type="gramStart"/>
      <w:r w:rsidRPr="007B10EA">
        <w:rPr>
          <w:color w:val="FF0000"/>
        </w:rPr>
        <w:t>( Oryza</w:t>
      </w:r>
      <w:proofErr w:type="gramEnd"/>
      <w:r w:rsidRPr="007B10EA">
        <w:rPr>
          <w:color w:val="FF0000"/>
        </w:rPr>
        <w:t xml:space="preserve"> sativa L .) as Influenced by Age and Number of Seedlings</w:t>
      </w:r>
    </w:p>
    <w:p w14:paraId="743C4C39" w14:textId="77777777" w:rsidR="00A24752" w:rsidRDefault="00A24752" w:rsidP="00A24752"/>
    <w:p w14:paraId="4845203E" w14:textId="77777777" w:rsidR="00A24752" w:rsidRDefault="00A24752" w:rsidP="00A24752">
      <w:r>
        <w:t>water height. Seedling tray requirement depended on the space setting adjustment and seedlings dispensed per hill in the field. The tray requirement was reduced with higher space setting. Irrespective of space settings in the transplanter, mechanically transplanted rice produced the higher grain yield than the hand</w:t>
      </w:r>
    </w:p>
    <w:p w14:paraId="1EF2B5FB" w14:textId="77777777" w:rsidR="00A24752" w:rsidRDefault="00A24752" w:rsidP="00A24752">
      <w:r>
        <w:lastRenderedPageBreak/>
        <w:t>adjustment and seedlings dispensed per hill in the field. The tray requirement was reduced with higher space setting. Irrespective of space settings in the transplanter, mechanically transplanted rice produced the higher grain yield than the hand transplanted rice. These findings revealed that wider spacing of mechanical transplanter (30 cm) along with tender seedlings</w:t>
      </w:r>
    </w:p>
    <w:p w14:paraId="603C0E49" w14:textId="77777777" w:rsidR="00A24752" w:rsidRDefault="00A24752" w:rsidP="00A24752">
      <w:r>
        <w:t>Irrespective of space settings in the transplanter, mechanically transplanted rice produced the higher grain yield than the hand transplanted rice. These findings revealed that wider spacing of mechanical transplanter (30 cm) along with tender seedlings helped to increase the grain yield.</w:t>
      </w:r>
    </w:p>
    <w:p w14:paraId="173712EF" w14:textId="4972630C" w:rsidR="00A81059" w:rsidRDefault="00A24752" w:rsidP="00A24752">
      <w:r>
        <w:t>transplanted rice. These findings revealed that wider spacing of mechanical transplanter (30 cm) along with tender seedlings helped to increase the grain yield. Keywords: Tender seedlings, plant</w:t>
      </w:r>
    </w:p>
    <w:p w14:paraId="444EB0FB" w14:textId="19E85D0F" w:rsidR="00882E3C" w:rsidRDefault="00882E3C" w:rsidP="00A24752"/>
    <w:p w14:paraId="4BD1C01A" w14:textId="77777777" w:rsidR="00882E3C" w:rsidRDefault="00882E3C" w:rsidP="00882E3C"/>
    <w:p w14:paraId="48C380C8" w14:textId="77777777" w:rsidR="00882E3C" w:rsidRDefault="00882E3C" w:rsidP="00882E3C">
      <w:r>
        <w:t>Seedlings dispensed in each stroke: The varietal difference caused variation of the seedlings density in tray which consequently affected the rate of seedlings dispensed per stroke indicated the increase in seedling tray requirement (Fig. 4). Islam (2016) stated that the main objectives</w:t>
      </w:r>
    </w:p>
    <w:p w14:paraId="0F30629C" w14:textId="77777777" w:rsidR="00882E3C" w:rsidRDefault="00882E3C" w:rsidP="00882E3C">
      <w:r>
        <w:t>The varietal difference caused variation of the seedlings density in tray which consequently affected the rate of seedlings dispensed per stroke indicated the increase in seedling tray requirement (Fig. 4). Islam (2016) stated that the main objectives of mechanical transplanting are to faster in operation and avoid missing hill. Therefore, seedlings density setting should be</w:t>
      </w:r>
    </w:p>
    <w:p w14:paraId="4E43A801" w14:textId="77777777" w:rsidR="00882E3C" w:rsidRDefault="00882E3C" w:rsidP="00882E3C">
      <w:r>
        <w:t xml:space="preserve">dispensed per stroke indicated the increase in seedling tray requirement (Fig. 4). Islam (2016) stated that the main objectives of mechanical transplanting are to faster in operation and avoid missing hill. Therefore, seedlings density setting should be adjusted to avoid the missing hill. At the same </w:t>
      </w:r>
      <w:proofErr w:type="gramStart"/>
      <w:r>
        <w:t>seedlings</w:t>
      </w:r>
      <w:proofErr w:type="gramEnd"/>
      <w:r>
        <w:t xml:space="preserve"> density setting, higher seedlings density in tray for BRRI dhan28</w:t>
      </w:r>
    </w:p>
    <w:p w14:paraId="0246D40E" w14:textId="1A566BAE" w:rsidR="00882E3C" w:rsidRDefault="00882E3C" w:rsidP="00882E3C">
      <w:r>
        <w:t>of mechanical transplanting are to faster in operation and avoid missing hill. Therefore, seedlings density setting should be adjusted to avoid the missing hill.</w:t>
      </w:r>
    </w:p>
    <w:p w14:paraId="65361409" w14:textId="77777777" w:rsidR="00882E3C" w:rsidRDefault="00882E3C" w:rsidP="00882E3C"/>
    <w:p w14:paraId="66AB7FF3" w14:textId="77777777" w:rsidR="00882E3C" w:rsidRDefault="00882E3C" w:rsidP="00882E3C">
      <w:r>
        <w:t>Plant to plant spacing: Plant spacing is the major</w:t>
      </w:r>
    </w:p>
    <w:p w14:paraId="5C586F95" w14:textId="77777777" w:rsidR="00882E3C" w:rsidRDefault="00882E3C" w:rsidP="00882E3C">
      <w:r>
        <w:t>Plant to plant spacing: Plant spacing is the major driving factors affecting productivity. The distribution of plant to plant spacing in mechanically transplanted plot is presented in Fig. 5. Transplanter was operated in three space setting (18.5, 20.0 and 21.5 cm). In actual</w:t>
      </w:r>
    </w:p>
    <w:p w14:paraId="47BD8CF5" w14:textId="77777777" w:rsidR="00882E3C" w:rsidRDefault="00882E3C" w:rsidP="00882E3C">
      <w:r>
        <w:t>Plant spacing is the major driving factors affecting productivity. The distribution of plant to plant spacing in mechanically transplanted plot is presented in Fig. 5. Transplanter was operated in three space setting (18.5, 20.0 and 21.5 cm). In actual field condition, plant spacing was not confined on the setting value due to slippage and skidding of the transplanter. Soil</w:t>
      </w:r>
    </w:p>
    <w:p w14:paraId="4DD56713" w14:textId="77777777" w:rsidR="00882E3C" w:rsidRDefault="00882E3C" w:rsidP="00882E3C">
      <w:r>
        <w:t>transplanted plot is presented in Fig. 5. Transplanter was operated in three space setting (18.5, 20.0 and 21.5 cm). In actual field condition, plant spacing was not confined on the setting value due to slippage and skidding of the transplanter. Soil settlement in puddled soils also influenced the plant to plant spacing. The distance between plants determined the tray</w:t>
      </w:r>
    </w:p>
    <w:p w14:paraId="0EE0161A" w14:textId="77777777" w:rsidR="00882E3C" w:rsidRDefault="00882E3C" w:rsidP="00882E3C">
      <w:r>
        <w:t xml:space="preserve">field condition, plant spacing was not confined on the setting value due to slippage and skidding of the transplanter. Soil settlement in puddled soils also influenced the plant to plant spacing. The </w:t>
      </w:r>
      <w:r>
        <w:lastRenderedPageBreak/>
        <w:t xml:space="preserve">distance between plants determined the tray requirement in a transplanting operation and controlled by the space setting options depending on the </w:t>
      </w:r>
      <w:proofErr w:type="gramStart"/>
      <w:r>
        <w:t>seedlings</w:t>
      </w:r>
      <w:proofErr w:type="gramEnd"/>
      <w:r>
        <w:t xml:space="preserve"> density in</w:t>
      </w:r>
    </w:p>
    <w:p w14:paraId="45BCA0E3" w14:textId="77777777" w:rsidR="00882E3C" w:rsidRDefault="00882E3C" w:rsidP="00882E3C">
      <w:r>
        <w:t xml:space="preserve">settlement in puddled soils also influenced the plant to plant spacing. The distance between plants determined the tray requirement in a transplanting operation and controlled by the space setting options depending on the </w:t>
      </w:r>
      <w:proofErr w:type="gramStart"/>
      <w:r>
        <w:t>seedlings</w:t>
      </w:r>
      <w:proofErr w:type="gramEnd"/>
      <w:r>
        <w:t xml:space="preserve"> density in trays. In mechanically transplanted plots, plant to plant spacing was obtained between 17-20 cm which was depended mostly</w:t>
      </w:r>
    </w:p>
    <w:p w14:paraId="7074FC34" w14:textId="77777777" w:rsidR="00882E3C" w:rsidRDefault="00882E3C" w:rsidP="00882E3C">
      <w:r>
        <w:t xml:space="preserve">requirement in a transplanting operation and controlled by the space setting options depending on the </w:t>
      </w:r>
      <w:proofErr w:type="gramStart"/>
      <w:r>
        <w:t>seedlings</w:t>
      </w:r>
      <w:proofErr w:type="gramEnd"/>
      <w:r>
        <w:t xml:space="preserve"> density in trays. In mechanically transplanted plots, plant to plant spacing was obtained between 17-20 cm which was depended mostly on soil type, soil settling time, water height and depth of puddling. In manually transplanted plots, plant spacing varied from</w:t>
      </w:r>
    </w:p>
    <w:p w14:paraId="52FC4BA1" w14:textId="77777777" w:rsidR="00882E3C" w:rsidRDefault="00882E3C" w:rsidP="00882E3C">
      <w:r>
        <w:t>trays. In mechanically transplanted plots, plant to plant spacing was obtained between 17-20 cm which was depended mostly on soil type, soil settling time, water height and depth of puddling. In manually transplanted plots, plant spacing varied from 27 × 25 cm.</w:t>
      </w:r>
    </w:p>
    <w:p w14:paraId="006DA1B8" w14:textId="161AF835" w:rsidR="00882E3C" w:rsidRDefault="00882E3C" w:rsidP="00882E3C">
      <w:r>
        <w:t>on soil type, soil settling time, water height and depth of puddling. In manually transplanted plots, plant spacing varied from 27 × 25 cm.</w:t>
      </w:r>
    </w:p>
    <w:p w14:paraId="67E36D67" w14:textId="77777777" w:rsidR="00794DE5" w:rsidRDefault="00794DE5" w:rsidP="00794DE5"/>
    <w:p w14:paraId="1AE8E495" w14:textId="77777777" w:rsidR="00794DE5" w:rsidRDefault="00794DE5" w:rsidP="00794DE5">
      <w:r>
        <w:t>Grain yield influenced by rice transplanter: Effect of plant spacing on grain yield: Grain yield is a function of inter play</w:t>
      </w:r>
    </w:p>
    <w:p w14:paraId="7395EBA3" w14:textId="77777777" w:rsidR="00794DE5" w:rsidRDefault="00794DE5" w:rsidP="00794DE5">
      <w:r>
        <w:t xml:space="preserve">Effect of plant spacing on grain yield: Grain yield is a function of inter play of various yield components such as number of productive tillers, </w:t>
      </w:r>
      <w:proofErr w:type="spellStart"/>
      <w:r>
        <w:t>spikelets</w:t>
      </w:r>
      <w:proofErr w:type="spellEnd"/>
      <w:r>
        <w:t xml:space="preserve"> panicle-1 and 1000 grain weight (</w:t>
      </w:r>
      <w:proofErr w:type="spellStart"/>
      <w:r>
        <w:t>Partha</w:t>
      </w:r>
      <w:proofErr w:type="spellEnd"/>
      <w:r>
        <w:t xml:space="preserve"> and Haque, 2011). The line to line spacing was fixed to 30 cm and plant to plant spacing can</w:t>
      </w:r>
    </w:p>
    <w:p w14:paraId="597DBF4E" w14:textId="77777777" w:rsidR="00794DE5" w:rsidRDefault="00794DE5" w:rsidP="00794DE5">
      <w:r>
        <w:t xml:space="preserve">Grain yield is a function of inter play of various yield components such as number of productive tillers, </w:t>
      </w:r>
      <w:proofErr w:type="spellStart"/>
      <w:r>
        <w:t>spikelets</w:t>
      </w:r>
      <w:proofErr w:type="spellEnd"/>
      <w:r>
        <w:t xml:space="preserve"> panicle-1 and 1000 grain weight (</w:t>
      </w:r>
      <w:proofErr w:type="spellStart"/>
      <w:r>
        <w:t>Partha</w:t>
      </w:r>
      <w:proofErr w:type="spellEnd"/>
      <w:r>
        <w:t xml:space="preserve"> and Haque, 2011). The line to line spacing was fixed to 30 cm and plant to plant spacing can be varied in mechanical transplanter. During transplanting, three seedlings interval setting (18.5×30, 20×30 and 21.5×30 cm)</w:t>
      </w:r>
    </w:p>
    <w:p w14:paraId="4820ED2D" w14:textId="77777777" w:rsidR="00794DE5" w:rsidRDefault="00794DE5" w:rsidP="00794DE5">
      <w:r>
        <w:t>and 1000 grain weight (</w:t>
      </w:r>
      <w:proofErr w:type="spellStart"/>
      <w:r>
        <w:t>Partha</w:t>
      </w:r>
      <w:proofErr w:type="spellEnd"/>
      <w:r>
        <w:t xml:space="preserve"> and Haque, 2011). The line to line spacing was fixed to 30 cm and plant to plant spacing can be varied in mechanical transplanter. During transplanting, three seedlings interval setting (18.5×30, 20×30 and 21.5×30 cm) was applied from space setting panel of the transplanter. Yield data of those plots in respect to space setting were compared</w:t>
      </w:r>
    </w:p>
    <w:p w14:paraId="3237A905" w14:textId="77777777" w:rsidR="00794DE5" w:rsidRDefault="00794DE5" w:rsidP="00794DE5">
      <w:r>
        <w:t>be varied in mechanical transplanter. During transplanting, three seedlings interval setting (18.5×30, 20×30 and 21.5×30 cm) was applied from space setting panel of the transplanter. Yield data of those plots in respect to space setting were compared with manually transplanted rice. It was observed that yield was slightly increased with the increase in plant to plant space</w:t>
      </w:r>
    </w:p>
    <w:p w14:paraId="1C5BFE35" w14:textId="77777777" w:rsidR="00794DE5" w:rsidRDefault="00794DE5" w:rsidP="00794DE5">
      <w:r>
        <w:t>was applied from space setting panel of the transplanter. Yield data of those plots in respect to space setting were compared with manually transplanted rice. It was observed that yield was slightly increased with the increase in plant to plant space setting (Fig. 8). El-</w:t>
      </w:r>
      <w:proofErr w:type="spellStart"/>
      <w:r>
        <w:t>Kassa</w:t>
      </w:r>
      <w:proofErr w:type="spellEnd"/>
      <w:r>
        <w:t xml:space="preserve"> by et al. (2012) conducted field experiment on plant density and seedlings age on two cultivars in</w:t>
      </w:r>
    </w:p>
    <w:p w14:paraId="23B0D0AA" w14:textId="36C30B70" w:rsidR="00794DE5" w:rsidRDefault="00794DE5" w:rsidP="00794DE5">
      <w:r>
        <w:t>with manually transplanted rice. It was observed that yield was slightly increased with the increase in plant to plant space setting (Fig. 8). El-</w:t>
      </w:r>
      <w:proofErr w:type="spellStart"/>
      <w:r>
        <w:t>Kassa</w:t>
      </w:r>
      <w:proofErr w:type="spellEnd"/>
      <w:r>
        <w:t xml:space="preserve"> by et al. (2012) conducted field experiment on plant density and seedlings age on two cultivars in Egypt</w:t>
      </w:r>
    </w:p>
    <w:p w14:paraId="0973BAB7" w14:textId="77777777" w:rsidR="00794DE5" w:rsidRDefault="00794DE5" w:rsidP="00794DE5"/>
    <w:p w14:paraId="37CEC42A" w14:textId="77777777" w:rsidR="00794DE5" w:rsidRDefault="00794DE5" w:rsidP="00794DE5">
      <w:r>
        <w:t xml:space="preserve">transplanted rice for both the variety due to use of tender aged seedlings (Fig. 10). This result is in accordance with the findings of Islam (2016) and Islam et al. (2016b). </w:t>
      </w:r>
      <w:proofErr w:type="spellStart"/>
      <w:r>
        <w:t>Makarim</w:t>
      </w:r>
      <w:proofErr w:type="spellEnd"/>
      <w:r>
        <w:t xml:space="preserve"> et al. (2002) stated that the performance of tender aged seedlings showed better than older seedlings. </w:t>
      </w:r>
      <w:proofErr w:type="spellStart"/>
      <w:r>
        <w:t>Tillering</w:t>
      </w:r>
      <w:proofErr w:type="spellEnd"/>
      <w:r>
        <w:t xml:space="preserve"> influenced the panicle intensity as well as grain yield of rice (Quyen et al.,</w:t>
      </w:r>
    </w:p>
    <w:p w14:paraId="12485641" w14:textId="77777777" w:rsidR="00794DE5" w:rsidRDefault="00794DE5" w:rsidP="00794DE5">
      <w:r>
        <w:t xml:space="preserve">findings of Islam (2016) and Islam et al. (2016b). </w:t>
      </w:r>
      <w:proofErr w:type="spellStart"/>
      <w:r>
        <w:t>Makarim</w:t>
      </w:r>
      <w:proofErr w:type="spellEnd"/>
      <w:r>
        <w:t xml:space="preserve"> et al. (2002) stated that the performance of tender aged seedlings showed better than older seedlings. </w:t>
      </w:r>
      <w:proofErr w:type="spellStart"/>
      <w:r>
        <w:t>Tillering</w:t>
      </w:r>
      <w:proofErr w:type="spellEnd"/>
      <w:r>
        <w:t xml:space="preserve"> influenced the panicle intensity as well as grain yield of rice (Quyen et al., 2004). McHugh et al. (2002) and </w:t>
      </w:r>
      <w:proofErr w:type="spellStart"/>
      <w:r>
        <w:t>Thiyagarajan</w:t>
      </w:r>
      <w:proofErr w:type="spellEnd"/>
      <w:r>
        <w:t xml:space="preserve"> et al. (2002) observed that 8-15 day and 10-day old seedlings transplanted at</w:t>
      </w:r>
    </w:p>
    <w:p w14:paraId="7C21AAAA" w14:textId="77777777" w:rsidR="00794DE5" w:rsidRDefault="00794DE5" w:rsidP="00794DE5">
      <w:r>
        <w:t xml:space="preserve">showed better than older seedlings. </w:t>
      </w:r>
      <w:proofErr w:type="spellStart"/>
      <w:r>
        <w:t>Tillering</w:t>
      </w:r>
      <w:proofErr w:type="spellEnd"/>
      <w:r>
        <w:t xml:space="preserve"> influenced the panicle intensity as well as grain yield of rice (Quyen et al., 2004). McHugh et al. (2002) and </w:t>
      </w:r>
      <w:proofErr w:type="spellStart"/>
      <w:r>
        <w:t>Thiyagarajan</w:t>
      </w:r>
      <w:proofErr w:type="spellEnd"/>
      <w:r>
        <w:t xml:space="preserve"> et al. (2002) observed that 8-15 day and 10-day old seedlings transplanted at 25 hills m−2 showed the highest grain yield in Madagascar and Sumatra. Krishna and </w:t>
      </w:r>
      <w:proofErr w:type="spellStart"/>
      <w:r>
        <w:t>Biradarpatil</w:t>
      </w:r>
      <w:proofErr w:type="spellEnd"/>
      <w:r>
        <w:t xml:space="preserve"> (2009) observed high grain</w:t>
      </w:r>
    </w:p>
    <w:p w14:paraId="329D3EA9" w14:textId="77777777" w:rsidR="00794DE5" w:rsidRDefault="00794DE5" w:rsidP="00794DE5">
      <w:r>
        <w:t xml:space="preserve">2004). McHugh et al. (2002) and </w:t>
      </w:r>
      <w:proofErr w:type="spellStart"/>
      <w:r>
        <w:t>Thiyagarajan</w:t>
      </w:r>
      <w:proofErr w:type="spellEnd"/>
      <w:r>
        <w:t xml:space="preserve"> et al. (2002) observed that 8-15 day and 10-day old seedlings transplanted at 25 hills m−2 showed the highest grain yield in Madagascar and Sumatra. Krishna and </w:t>
      </w:r>
      <w:proofErr w:type="spellStart"/>
      <w:r>
        <w:t>Biradarpatil</w:t>
      </w:r>
      <w:proofErr w:type="spellEnd"/>
      <w:r>
        <w:t xml:space="preserve"> (2009) observed high grain yields of 3.25 t ha-1 with 12-day old seedlings than 8-, 16- and 25-day old seedlings and the yield decline of seedlings of latter</w:t>
      </w:r>
    </w:p>
    <w:p w14:paraId="55799975" w14:textId="77777777" w:rsidR="00794DE5" w:rsidRDefault="00794DE5" w:rsidP="00794DE5">
      <w:r>
        <w:t xml:space="preserve">25 hills m−2 showed the highest grain yield in Madagascar and Sumatra. Krishna and </w:t>
      </w:r>
      <w:proofErr w:type="spellStart"/>
      <w:r>
        <w:t>Biradarpatil</w:t>
      </w:r>
      <w:proofErr w:type="spellEnd"/>
      <w:r>
        <w:t xml:space="preserve"> (2009) observed high grain yields of 3.25 t ha-1 with 12-day old seedlings than 8-, 16- and 25-day old seedlings and the yield decline of seedlings of latter three ages was primarily attributed to the reduction in the number of tillers. Younger seedlings could relieve the transplanting</w:t>
      </w:r>
    </w:p>
    <w:p w14:paraId="350102F5" w14:textId="77777777" w:rsidR="00794DE5" w:rsidRDefault="00794DE5" w:rsidP="00794DE5">
      <w:r>
        <w:t xml:space="preserve">yields of 3.25 t ha-1 with 12-day old seedlings than 8-, 16- and 25-day old seedlings and the yield decline of seedlings of latter three ages </w:t>
      </w:r>
      <w:proofErr w:type="gramStart"/>
      <w:r>
        <w:t>was</w:t>
      </w:r>
      <w:proofErr w:type="gramEnd"/>
      <w:r>
        <w:t xml:space="preserve"> primarily attributed to the reduction in the number of tillers. Younger seedlings could relieve the transplanting stress in a shorter period of time compared to that of older seedlings due to the higher nitrogen content in the former</w:t>
      </w:r>
    </w:p>
    <w:p w14:paraId="02DB4899" w14:textId="77777777" w:rsidR="00794DE5" w:rsidRDefault="00794DE5" w:rsidP="00794DE5">
      <w:r>
        <w:t xml:space="preserve">three ages </w:t>
      </w:r>
      <w:proofErr w:type="gramStart"/>
      <w:r>
        <w:t>was</w:t>
      </w:r>
      <w:proofErr w:type="gramEnd"/>
      <w:r>
        <w:t xml:space="preserve"> primarily attributed to the reduction in the number of tillers. Younger seedlings could relieve the transplanting stress in a shorter period of time compared to that of older seedlings due to the higher nitrogen content in the former (Yamamoto et al., 1998), and the plants’ ability to faster resumption of the rate of </w:t>
      </w:r>
      <w:proofErr w:type="spellStart"/>
      <w:r>
        <w:t>phyllochron</w:t>
      </w:r>
      <w:proofErr w:type="spellEnd"/>
      <w:r>
        <w:t xml:space="preserve"> development (Anonymous,</w:t>
      </w:r>
    </w:p>
    <w:p w14:paraId="317CD606" w14:textId="77777777" w:rsidR="00794DE5" w:rsidRDefault="00794DE5" w:rsidP="00794DE5">
      <w:r>
        <w:t xml:space="preserve">stress in a shorter period of time compared to that of older seedlings due to the higher nitrogen content in the former (Yamamoto et al., 1998), and the plants’ ability to faster resumption of the rate of </w:t>
      </w:r>
      <w:proofErr w:type="spellStart"/>
      <w:r>
        <w:t>phyllochron</w:t>
      </w:r>
      <w:proofErr w:type="spellEnd"/>
      <w:r>
        <w:t xml:space="preserve"> development (Anonymous, 2004).</w:t>
      </w:r>
    </w:p>
    <w:p w14:paraId="739A93A9" w14:textId="1D2B5FC1" w:rsidR="00794DE5" w:rsidRDefault="00794DE5" w:rsidP="00794DE5">
      <w:r>
        <w:t xml:space="preserve">(Yamamoto et al., 1998), and the plants’ ability to faster resumption of the rate of </w:t>
      </w:r>
      <w:proofErr w:type="spellStart"/>
      <w:r>
        <w:t>phyllochron</w:t>
      </w:r>
      <w:proofErr w:type="spellEnd"/>
      <w:r>
        <w:t xml:space="preserve"> development (Anonymous, 2004).</w:t>
      </w:r>
    </w:p>
    <w:p w14:paraId="13D3DD12" w14:textId="77777777" w:rsidR="00A24752" w:rsidRDefault="00A24752" w:rsidP="00A24752">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6696CEC7" w14:textId="77E0DCD3" w:rsidR="000C45A5" w:rsidRDefault="000C45A5" w:rsidP="000C45A5"/>
    <w:p w14:paraId="1BC1C353" w14:textId="77777777" w:rsidR="000C45A5" w:rsidRPr="000C45A5" w:rsidRDefault="000C45A5" w:rsidP="000C45A5"/>
    <w:p w14:paraId="2EDBA3DD" w14:textId="0E9A6C81" w:rsidR="00CD19C4" w:rsidRPr="000C45A5" w:rsidRDefault="00CD19C4" w:rsidP="009961C4">
      <w:pPr>
        <w:pStyle w:val="Heading3"/>
        <w:rPr>
          <w:rFonts w:ascii="Times New Roman" w:hAnsi="Times New Roman" w:cs="Times New Roman"/>
          <w:b/>
          <w:color w:val="auto"/>
          <w:sz w:val="40"/>
          <w:szCs w:val="40"/>
        </w:rPr>
      </w:pPr>
      <w:bookmarkStart w:id="12" w:name="_Toc529958339"/>
      <w:bookmarkStart w:id="13" w:name="_Hlk531468067"/>
      <w:r w:rsidRPr="000C45A5">
        <w:rPr>
          <w:rFonts w:ascii="Times New Roman" w:hAnsi="Times New Roman" w:cs="Times New Roman"/>
          <w:b/>
          <w:color w:val="auto"/>
          <w:sz w:val="40"/>
          <w:szCs w:val="40"/>
        </w:rPr>
        <w:lastRenderedPageBreak/>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1Wet bed for Random transplanting</w:t>
      </w:r>
      <w:bookmarkEnd w:id="12"/>
    </w:p>
    <w:p w14:paraId="55414A42" w14:textId="44CAA510" w:rsidR="000C45A5" w:rsidRPr="000C45A5" w:rsidRDefault="000C45A5" w:rsidP="000C45A5">
      <w:pPr>
        <w:rPr>
          <w:sz w:val="40"/>
          <w:szCs w:val="40"/>
        </w:rPr>
      </w:pPr>
    </w:p>
    <w:p w14:paraId="7911533D" w14:textId="77777777" w:rsidR="00535DB9" w:rsidRDefault="00535DB9" w:rsidP="00535DB9">
      <w:r>
        <w:t xml:space="preserve">Wet-bed nursery </w:t>
      </w:r>
      <w:proofErr w:type="gramStart"/>
      <w:r>
        <w:t>The</w:t>
      </w:r>
      <w:proofErr w:type="gramEnd"/>
      <w:r>
        <w:t xml:space="preserve"> wet-bed nursery is mainly used in areas where there is enough water. Pre-</w:t>
      </w:r>
    </w:p>
    <w:p w14:paraId="2D2B1D8C" w14:textId="09404E0E" w:rsidR="000C45A5" w:rsidRPr="00535DB9" w:rsidRDefault="00535DB9" w:rsidP="00535DB9">
      <w:pPr>
        <w:rPr>
          <w:color w:val="C00000"/>
        </w:rPr>
      </w:pPr>
      <w:r>
        <w:t xml:space="preserve">germinated seeds are broadcasted on a soil that is thoroughly puddled and leveled. Drainage canals for proper removal of water must be constructed. Addition of organic manure (decomposed) and small amounts of inorganic fertilizer as basal dressing will increase easiness of uprooting of seedlings and seedling vigor. Total seed bed area is about 1/10 of the area to be transplanted and requires about 100 kg of seed paddy per ha. </w:t>
      </w:r>
      <w:r w:rsidRPr="00535DB9">
        <w:rPr>
          <w:color w:val="C00000"/>
        </w:rPr>
        <w:t>Development and performance of</w:t>
      </w:r>
    </w:p>
    <w:p w14:paraId="466CA871" w14:textId="20D8DBB2" w:rsidR="000C45A5" w:rsidRDefault="000C45A5" w:rsidP="000C45A5"/>
    <w:p w14:paraId="58F46679" w14:textId="77777777" w:rsidR="00C73D16" w:rsidRPr="000C45A5" w:rsidRDefault="00C73D16" w:rsidP="000C45A5"/>
    <w:p w14:paraId="6F84B57F" w14:textId="394D0F7D" w:rsidR="00CD19C4" w:rsidRDefault="00CD19C4" w:rsidP="009961C4">
      <w:pPr>
        <w:pStyle w:val="Heading3"/>
        <w:rPr>
          <w:rFonts w:ascii="Times New Roman" w:hAnsi="Times New Roman" w:cs="Times New Roman"/>
          <w:b/>
          <w:color w:val="auto"/>
          <w:sz w:val="40"/>
          <w:szCs w:val="40"/>
        </w:rPr>
      </w:pPr>
      <w:bookmarkStart w:id="14" w:name="_Toc529958340"/>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2 Parachute method</w:t>
      </w:r>
      <w:bookmarkEnd w:id="14"/>
    </w:p>
    <w:p w14:paraId="5C580720" w14:textId="381632DD" w:rsidR="000C45A5" w:rsidRDefault="000C45A5" w:rsidP="000C45A5"/>
    <w:p w14:paraId="0069C81B" w14:textId="77777777" w:rsidR="00182462" w:rsidRDefault="00182462" w:rsidP="00182462">
      <w:r>
        <w:t xml:space="preserve">A recently developed method for rice transplantation “parachute method” however, over-comes some of these problems in the two traditional methods. It requires less </w:t>
      </w:r>
      <w:proofErr w:type="spellStart"/>
      <w:r>
        <w:t>labour</w:t>
      </w:r>
      <w:proofErr w:type="spellEnd"/>
      <w:r>
        <w:t>, less time and is more efficient. Other</w:t>
      </w:r>
    </w:p>
    <w:p w14:paraId="752E5A2B" w14:textId="77777777" w:rsidR="00182462" w:rsidRDefault="00182462" w:rsidP="00182462">
      <w:r>
        <w:t>advantages are good and quick stand</w:t>
      </w:r>
    </w:p>
    <w:p w14:paraId="46AA12C4" w14:textId="0E4623D4" w:rsidR="000C45A5" w:rsidRDefault="00182462" w:rsidP="00182462">
      <w:r>
        <w:t xml:space="preserve">establishment, higher </w:t>
      </w:r>
      <w:proofErr w:type="spellStart"/>
      <w:r>
        <w:t>tillering</w:t>
      </w:r>
      <w:proofErr w:type="spellEnd"/>
      <w:r>
        <w:t xml:space="preserve"> and thus higher paddy yield. However, parachute method of rice transplanting requires more skilled </w:t>
      </w:r>
      <w:proofErr w:type="spellStart"/>
      <w:r>
        <w:t>labour</w:t>
      </w:r>
      <w:proofErr w:type="spellEnd"/>
      <w:r>
        <w:t xml:space="preserve"> for nursery raising and transplanting. This study reports a comparison and an</w:t>
      </w:r>
    </w:p>
    <w:p w14:paraId="0FF862E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bookmarkEnd w:id="13"/>
    <w:p w14:paraId="4A28942E" w14:textId="3ADF60CC" w:rsidR="000C45A5" w:rsidRDefault="000C45A5" w:rsidP="000C45A5"/>
    <w:p w14:paraId="349D9188" w14:textId="36C83068" w:rsidR="000C45A5" w:rsidRDefault="000C45A5" w:rsidP="000C45A5"/>
    <w:p w14:paraId="38F5C818" w14:textId="77777777" w:rsidR="000C45A5" w:rsidRPr="000C45A5" w:rsidRDefault="000C45A5" w:rsidP="000C45A5"/>
    <w:p w14:paraId="1AB77D97" w14:textId="0B077450" w:rsidR="00CD19C4" w:rsidRDefault="00CD19C4" w:rsidP="009961C4">
      <w:pPr>
        <w:pStyle w:val="Heading4"/>
        <w:rPr>
          <w:rFonts w:ascii="Times New Roman" w:hAnsi="Times New Roman" w:cs="Times New Roman"/>
          <w:b/>
          <w:i w:val="0"/>
          <w:color w:val="auto"/>
          <w:sz w:val="40"/>
          <w:szCs w:val="40"/>
        </w:rPr>
      </w:pPr>
      <w:bookmarkStart w:id="15" w:name="_Toc529958342"/>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31 Transplanters</w:t>
      </w:r>
      <w:bookmarkEnd w:id="15"/>
    </w:p>
    <w:p w14:paraId="3805DB6F" w14:textId="77777777" w:rsidR="006A1C14" w:rsidRPr="006A1C14" w:rsidRDefault="006A1C14" w:rsidP="006A1C14"/>
    <w:p w14:paraId="5B8CED9A" w14:textId="7E237EA6" w:rsidR="00A423FB" w:rsidRDefault="006A1C14" w:rsidP="006A1C14">
      <w:proofErr w:type="spellStart"/>
      <w:r>
        <w:t>Mechanisation</w:t>
      </w:r>
      <w:proofErr w:type="spellEnd"/>
      <w:r>
        <w:t xml:space="preserve"> is needed to raise productivity in rainfed upland and rainfed lowland and</w:t>
      </w:r>
      <w:r w:rsidR="00A423FB">
        <w:t xml:space="preserve"> </w:t>
      </w:r>
      <w:r>
        <w:t>to increase cropping intensity in irrigated farms</w:t>
      </w:r>
    </w:p>
    <w:p w14:paraId="0C8678E0" w14:textId="5B4DC8D3" w:rsidR="00A423FB" w:rsidRDefault="00A423FB" w:rsidP="006A1C14">
      <w:r w:rsidRPr="00A423FB">
        <w:t xml:space="preserve">The manual and </w:t>
      </w:r>
      <w:proofErr w:type="spellStart"/>
      <w:r w:rsidRPr="00A423FB">
        <w:t>self propelled</w:t>
      </w:r>
      <w:proofErr w:type="spellEnd"/>
      <w:r w:rsidRPr="00A423FB">
        <w:t xml:space="preserve"> transplanter reduces cost of transplanting by 45-50% and </w:t>
      </w:r>
      <w:proofErr w:type="spellStart"/>
      <w:r w:rsidRPr="00A423FB">
        <w:t>labour</w:t>
      </w:r>
      <w:proofErr w:type="spellEnd"/>
      <w:r w:rsidRPr="00A423FB">
        <w:t xml:space="preserve"> requirement by 75-80%.</w:t>
      </w:r>
    </w:p>
    <w:p w14:paraId="2D6D0E02" w14:textId="2A0E9799" w:rsidR="006A1C14" w:rsidRDefault="006A1C14" w:rsidP="006A1C14">
      <w:pPr>
        <w:rPr>
          <w:color w:val="FF0000"/>
        </w:rPr>
      </w:pPr>
      <w:r>
        <w:t xml:space="preserve"> </w:t>
      </w:r>
      <w:r w:rsidRPr="00A423FB">
        <w:rPr>
          <w:color w:val="FF0000"/>
        </w:rPr>
        <w:t>status and prospectus of</w:t>
      </w:r>
    </w:p>
    <w:p w14:paraId="4FDF18C2"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Mechanization decreases </w:t>
      </w:r>
    </w:p>
    <w:p w14:paraId="3CC5B95F"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cost of production by reducing </w:t>
      </w:r>
      <w:proofErr w:type="spellStart"/>
      <w:r w:rsidRPr="00B06EF0">
        <w:rPr>
          <w:rFonts w:ascii="Times New Roman" w:eastAsia="Times New Roman" w:hAnsi="Times New Roman" w:cs="Times New Roman"/>
          <w:sz w:val="27"/>
          <w:szCs w:val="27"/>
        </w:rPr>
        <w:t>labour</w:t>
      </w:r>
      <w:proofErr w:type="spellEnd"/>
      <w:r w:rsidRPr="00B06EF0">
        <w:rPr>
          <w:rFonts w:ascii="Times New Roman" w:eastAsia="Times New Roman" w:hAnsi="Times New Roman" w:cs="Times New Roman"/>
          <w:sz w:val="27"/>
          <w:szCs w:val="27"/>
        </w:rPr>
        <w:t xml:space="preserve"> needed for </w:t>
      </w:r>
    </w:p>
    <w:p w14:paraId="086544C3"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particular operation and economy of power and other </w:t>
      </w:r>
    </w:p>
    <w:p w14:paraId="32AB7EB0" w14:textId="77777777" w:rsidR="00B06EF0" w:rsidRPr="00B06EF0" w:rsidRDefault="00B06EF0" w:rsidP="00B06EF0">
      <w:pPr>
        <w:rPr>
          <w:rFonts w:ascii="Times New Roman" w:eastAsia="Times New Roman" w:hAnsi="Times New Roman" w:cs="Times New Roman"/>
          <w:color w:val="FF0000"/>
          <w:sz w:val="32"/>
          <w:szCs w:val="32"/>
        </w:rPr>
      </w:pPr>
      <w:r w:rsidRPr="00B06EF0">
        <w:rPr>
          <w:rFonts w:ascii="Times New Roman" w:eastAsia="Times New Roman" w:hAnsi="Times New Roman" w:cs="Times New Roman"/>
          <w:sz w:val="27"/>
          <w:szCs w:val="27"/>
        </w:rPr>
        <w:lastRenderedPageBreak/>
        <w:t>inputs (Das, 2012)</w:t>
      </w:r>
      <w:r>
        <w:rPr>
          <w:rFonts w:ascii="Times New Roman" w:eastAsia="Times New Roman" w:hAnsi="Times New Roman" w:cs="Times New Roman"/>
          <w:sz w:val="27"/>
          <w:szCs w:val="27"/>
        </w:rPr>
        <w:t xml:space="preserve"> </w:t>
      </w:r>
      <w:r w:rsidRPr="00B06EF0">
        <w:rPr>
          <w:rFonts w:ascii="Times New Roman" w:eastAsia="Times New Roman" w:hAnsi="Times New Roman" w:cs="Times New Roman"/>
          <w:color w:val="FF0000"/>
          <w:sz w:val="32"/>
          <w:szCs w:val="32"/>
        </w:rPr>
        <w:t xml:space="preserve">Study of Adoption of Mechanical Rice Transplanters through Custom Hiring in Tamil Nadu- </w:t>
      </w:r>
    </w:p>
    <w:p w14:paraId="7827ED7E" w14:textId="77777777" w:rsidR="00B06EF0" w:rsidRPr="00B06EF0" w:rsidRDefault="00B06EF0" w:rsidP="00B06EF0">
      <w:pPr>
        <w:spacing w:after="0" w:line="240" w:lineRule="auto"/>
        <w:rPr>
          <w:rFonts w:ascii="Times New Roman" w:eastAsia="Times New Roman" w:hAnsi="Times New Roman" w:cs="Times New Roman"/>
          <w:color w:val="FF0000"/>
          <w:sz w:val="32"/>
          <w:szCs w:val="32"/>
        </w:rPr>
      </w:pPr>
      <w:r w:rsidRPr="00B06EF0">
        <w:rPr>
          <w:rFonts w:ascii="Times New Roman" w:eastAsia="Times New Roman" w:hAnsi="Times New Roman" w:cs="Times New Roman"/>
          <w:color w:val="FF0000"/>
          <w:sz w:val="32"/>
          <w:szCs w:val="32"/>
        </w:rPr>
        <w:t>a Case Study</w:t>
      </w:r>
    </w:p>
    <w:p w14:paraId="300B98C0" w14:textId="7D4E00B3" w:rsidR="00B06EF0" w:rsidRPr="00B06EF0" w:rsidRDefault="00B06EF0" w:rsidP="00B06EF0">
      <w:pPr>
        <w:spacing w:after="0" w:line="240" w:lineRule="auto"/>
        <w:rPr>
          <w:rFonts w:ascii="Times New Roman" w:eastAsia="Times New Roman" w:hAnsi="Times New Roman" w:cs="Times New Roman"/>
          <w:color w:val="FF0000"/>
          <w:sz w:val="27"/>
          <w:szCs w:val="27"/>
        </w:rPr>
      </w:pPr>
    </w:p>
    <w:p w14:paraId="0CDA8A86" w14:textId="3700E429" w:rsidR="00543295" w:rsidRDefault="00543295" w:rsidP="006A1C14">
      <w:pPr>
        <w:rPr>
          <w:color w:val="FF0000"/>
        </w:rPr>
      </w:pPr>
    </w:p>
    <w:p w14:paraId="24653399" w14:textId="77777777" w:rsidR="00543295" w:rsidRPr="00543295" w:rsidRDefault="00543295" w:rsidP="00543295">
      <w:pPr>
        <w:rPr>
          <w:color w:val="000000" w:themeColor="text1"/>
        </w:rPr>
      </w:pPr>
      <w:r w:rsidRPr="00543295">
        <w:rPr>
          <w:color w:val="000000" w:themeColor="text1"/>
        </w:rPr>
        <w:t>Paddy Transplanter Machine transplanting using rice transplanters requires considerably less time</w:t>
      </w:r>
    </w:p>
    <w:p w14:paraId="07EC6DEC" w14:textId="77777777" w:rsidR="00543295" w:rsidRDefault="00543295" w:rsidP="00543295">
      <w:r w:rsidRPr="00543295">
        <w:rPr>
          <w:color w:val="000000" w:themeColor="text1"/>
        </w:rPr>
        <w:t>and labor than manual transplanting. It increases the approximate area that a person can plant from 0.7 to 1ha/day. Transplanting of paddy seedlings can be categorized into three groups as follows: 1. By hand (manual) 2. Manually operated machines (work by man power) 3. Mechanically operated machines (work by engine power)</w:t>
      </w:r>
      <w:r>
        <w:rPr>
          <w:color w:val="000000" w:themeColor="text1"/>
        </w:rPr>
        <w:t xml:space="preserve"> </w:t>
      </w:r>
      <w:r w:rsidRPr="00535DB9">
        <w:rPr>
          <w:color w:val="C00000"/>
        </w:rPr>
        <w:t>development and performance evaluation</w:t>
      </w:r>
    </w:p>
    <w:p w14:paraId="383DDC8D" w14:textId="6FC8DDA8" w:rsidR="00543295" w:rsidRPr="00543295" w:rsidRDefault="00543295" w:rsidP="00543295">
      <w:pPr>
        <w:rPr>
          <w:color w:val="000000" w:themeColor="text1"/>
        </w:rPr>
      </w:pPr>
    </w:p>
    <w:p w14:paraId="0F87A445" w14:textId="77777777" w:rsidR="00543295" w:rsidRDefault="00543295" w:rsidP="00543295">
      <w:r>
        <w:t>Mohanty et al. (2010) reported that the inadequate number of hills per hectare</w:t>
      </w:r>
    </w:p>
    <w:p w14:paraId="372A2D5B" w14:textId="0410E714" w:rsidR="00C73D16" w:rsidRDefault="00543295" w:rsidP="00543295">
      <w:pPr>
        <w:rPr>
          <w:color w:val="C00000"/>
        </w:rPr>
      </w:pPr>
      <w:r>
        <w:t xml:space="preserve">transplanted by manual </w:t>
      </w:r>
      <w:proofErr w:type="spellStart"/>
      <w:r>
        <w:t>labour</w:t>
      </w:r>
      <w:proofErr w:type="spellEnd"/>
      <w:r>
        <w:t xml:space="preserve"> and the delay in transplanting due to </w:t>
      </w:r>
      <w:proofErr w:type="spellStart"/>
      <w:r>
        <w:t>labour</w:t>
      </w:r>
      <w:proofErr w:type="spellEnd"/>
      <w:r>
        <w:t xml:space="preserve"> shortage during peak transplanting season pushed the demand for a mechanical transplanting.</w:t>
      </w:r>
      <w:r w:rsidRPr="00543295">
        <w:rPr>
          <w:color w:val="C00000"/>
        </w:rPr>
        <w:t xml:space="preserve"> </w:t>
      </w:r>
      <w:r w:rsidRPr="00535DB9">
        <w:rPr>
          <w:color w:val="C00000"/>
        </w:rPr>
        <w:t>development and performance evaluation</w:t>
      </w:r>
    </w:p>
    <w:p w14:paraId="177D8FA8" w14:textId="77777777" w:rsidR="00543295" w:rsidRDefault="00543295" w:rsidP="00543295"/>
    <w:p w14:paraId="096277F9" w14:textId="1C6B786B" w:rsidR="00C73D16" w:rsidRDefault="00C73D16" w:rsidP="00C73D16">
      <w:r w:rsidRPr="00C73D16">
        <w:t>Rice transplanting was mechanized by 1970s</w:t>
      </w:r>
      <w:r>
        <w:t xml:space="preserve"> and 1980s in Japan and Korea, respectively (Haytham et al., 2010). They also developed new technologies of seedling raising for rice transplanter (</w:t>
      </w:r>
      <w:proofErr w:type="spellStart"/>
      <w:r>
        <w:t>Tasaka</w:t>
      </w:r>
      <w:proofErr w:type="spellEnd"/>
      <w:r>
        <w:t xml:space="preserve"> et al., 1996). Now more than 99% of paddy fields are cultivated by mechanized transplanting in both countries. Mechanical rice transplanting is being introduced in Bangladesh and gaining popularity through the different intervention of some governmental and non-governmental organizations. Usually, a plastic tray called a nursery box (58 × 28 × 2.5cm) is used for raising rice seedlings. Soil is packed into it, and seeds are sown. Nursery boxes are then arranged plain land and the seedlings are raised. When the seedlings are sufficiently grown, the nursery boxes are put on a van and taken to the paddy fields. The seedlings are then transplanted by a transplanter (Haytham et al., 2010). But many technical issues must be considered for successful operation of rice transplanter. For example, in machine transplanting, seedling should be raised with special care in tray. Raising seedling for transplanting requires suitable seedling age, materials and advanced practices including tray and nursery bed soil, seed</w:t>
      </w:r>
    </w:p>
    <w:p w14:paraId="6A0AF906" w14:textId="6639A564" w:rsidR="00C73D16" w:rsidRPr="00182F56" w:rsidRDefault="00C73D16" w:rsidP="00182F56">
      <w:pPr>
        <w:spacing w:line="360" w:lineRule="auto"/>
        <w:rPr>
          <w:rFonts w:ascii="Times New Roman" w:hAnsi="Times New Roman" w:cs="Times New Roman"/>
          <w:b/>
          <w:color w:val="FF0000"/>
          <w:sz w:val="24"/>
          <w:szCs w:val="24"/>
        </w:rPr>
      </w:pPr>
      <w:r>
        <w:t xml:space="preserve">preparation for pre-germination and disease disinfection. About 3 leaf stage and </w:t>
      </w:r>
      <w:r w:rsidRPr="00463C2E">
        <w:rPr>
          <w:color w:val="FF0000"/>
        </w:rPr>
        <w:t xml:space="preserve">12 to 15cm </w:t>
      </w:r>
      <w:r>
        <w:t>height seedlings are required for machine transplanting (Kitagawa et al., 2004).</w:t>
      </w:r>
      <w:r w:rsidR="0006769A" w:rsidRPr="0006769A">
        <w:rPr>
          <w:rFonts w:ascii="Times New Roman" w:hAnsi="Times New Roman" w:cs="Times New Roman"/>
          <w:b/>
          <w:color w:val="FF0000"/>
          <w:sz w:val="24"/>
          <w:szCs w:val="24"/>
        </w:rPr>
        <w:t xml:space="preserve"> </w:t>
      </w:r>
      <w:r w:rsidR="0006769A">
        <w:rPr>
          <w:rFonts w:ascii="Times New Roman" w:hAnsi="Times New Roman" w:cs="Times New Roman"/>
          <w:b/>
          <w:color w:val="FF0000"/>
          <w:sz w:val="24"/>
          <w:szCs w:val="24"/>
        </w:rPr>
        <w:t>Tray soil</w:t>
      </w:r>
    </w:p>
    <w:p w14:paraId="53B997E7" w14:textId="0F4E661A" w:rsidR="000C45A5" w:rsidRDefault="00667AFB" w:rsidP="000C45A5">
      <w:pPr>
        <w:rPr>
          <w:color w:val="C00000"/>
          <w:highlight w:val="yellow"/>
        </w:rPr>
      </w:pPr>
      <w:r>
        <w:rPr>
          <w:color w:val="C00000"/>
        </w:rPr>
        <w:t>Transplanters types -</w:t>
      </w:r>
      <w:r w:rsidRPr="00667AFB">
        <w:rPr>
          <w:color w:val="C00000"/>
          <w:highlight w:val="yellow"/>
        </w:rPr>
        <w:t xml:space="preserve">status and </w:t>
      </w:r>
      <w:proofErr w:type="spellStart"/>
      <w:r w:rsidRPr="00667AFB">
        <w:rPr>
          <w:color w:val="C00000"/>
          <w:highlight w:val="yellow"/>
        </w:rPr>
        <w:t>prostpectus</w:t>
      </w:r>
      <w:proofErr w:type="spellEnd"/>
      <w:r w:rsidRPr="00667AFB">
        <w:rPr>
          <w:color w:val="C00000"/>
          <w:highlight w:val="yellow"/>
        </w:rPr>
        <w:t xml:space="preserve"> of mechanization of rice</w:t>
      </w:r>
    </w:p>
    <w:p w14:paraId="4DAFACFD" w14:textId="7027D3AA" w:rsidR="00182F56" w:rsidRDefault="00182F56" w:rsidP="000C45A5">
      <w:pPr>
        <w:rPr>
          <w:color w:val="C00000"/>
          <w:highlight w:val="yellow"/>
        </w:rPr>
      </w:pPr>
      <w:r>
        <w:rPr>
          <w:color w:val="C00000"/>
          <w:highlight w:val="yellow"/>
        </w:rPr>
        <w:t xml:space="preserve">                                       </w:t>
      </w:r>
      <w:r w:rsidR="00906148" w:rsidRPr="00906148">
        <w:rPr>
          <w:color w:val="FF0000"/>
        </w:rPr>
        <w:t>Techno-Economic Performance of a Self-Propelled Rice Transplanter and Comparison with Hand Transplanting for Hybrid Rice Variety</w:t>
      </w:r>
    </w:p>
    <w:p w14:paraId="39DAD7A1" w14:textId="1DF30689" w:rsidR="00182F56" w:rsidRPr="00667AFB" w:rsidRDefault="00182F56" w:rsidP="000C45A5">
      <w:pPr>
        <w:rPr>
          <w:color w:val="C00000"/>
        </w:rPr>
      </w:pPr>
      <w:r>
        <w:rPr>
          <w:color w:val="C00000"/>
        </w:rPr>
        <w:tab/>
      </w:r>
      <w:r>
        <w:rPr>
          <w:color w:val="C00000"/>
        </w:rPr>
        <w:tab/>
      </w:r>
      <w:r>
        <w:rPr>
          <w:color w:val="C00000"/>
        </w:rPr>
        <w:tab/>
      </w:r>
    </w:p>
    <w:p w14:paraId="3845881C" w14:textId="77777777" w:rsidR="00543295" w:rsidRDefault="00543295" w:rsidP="00543295">
      <w:r>
        <w:t xml:space="preserve">Paddy transplanter </w:t>
      </w:r>
      <w:proofErr w:type="spellStart"/>
      <w:r>
        <w:t>Transplanter</w:t>
      </w:r>
      <w:proofErr w:type="spellEnd"/>
      <w:r>
        <w:t xml:space="preserve"> is a machine used to transplant matured (15-21days) paddy</w:t>
      </w:r>
    </w:p>
    <w:p w14:paraId="7404EE76" w14:textId="744B65A8" w:rsidR="000C45A5" w:rsidRDefault="00543295" w:rsidP="00543295">
      <w:r>
        <w:lastRenderedPageBreak/>
        <w:t xml:space="preserve">seedlings at proper place, at right time into the puddled field. A common paddy transplanter comprises; a seedling tray on which mat type rice nursery is kept; a seedling tray shifter that shifts the seedling tray and pickup forks with needles that pick up a seedling from mat type nursery on the seedling tray and put the seedling into the puddled soil. The float of the transplanter served as a base and also helps in movement of the machine over excess water in the field. It creates 2-3 cm raised bed for placement of seedlings at 4-5 cm depth. It also serves as a platform for placement of nursery during transplanting operation. Eight </w:t>
      </w:r>
      <w:proofErr w:type="gramStart"/>
      <w:r>
        <w:t>row</w:t>
      </w:r>
      <w:proofErr w:type="gramEnd"/>
      <w:r>
        <w:t xml:space="preserve"> as well as four row commercially available </w:t>
      </w:r>
      <w:proofErr w:type="spellStart"/>
      <w:r>
        <w:t>self propelled</w:t>
      </w:r>
      <w:proofErr w:type="spellEnd"/>
      <w:r>
        <w:t xml:space="preserve"> transplanter</w:t>
      </w:r>
    </w:p>
    <w:p w14:paraId="0B87C79C" w14:textId="66BEEB5C" w:rsidR="00543295" w:rsidRPr="00543295" w:rsidRDefault="00543295" w:rsidP="00543295">
      <w:pPr>
        <w:rPr>
          <w:color w:val="FF0000"/>
        </w:rPr>
      </w:pPr>
      <w:r w:rsidRPr="00543295">
        <w:rPr>
          <w:color w:val="FF0000"/>
        </w:rPr>
        <w:t>development and performance</w:t>
      </w:r>
    </w:p>
    <w:p w14:paraId="1D59C657" w14:textId="029D0F7B" w:rsidR="000C45A5" w:rsidRPr="004A122D" w:rsidRDefault="004A122D" w:rsidP="000C45A5">
      <w:pPr>
        <w:rPr>
          <w:sz w:val="40"/>
          <w:szCs w:val="40"/>
        </w:rPr>
      </w:pPr>
      <w:r w:rsidRPr="004A122D">
        <w:rPr>
          <w:sz w:val="40"/>
          <w:szCs w:val="40"/>
        </w:rPr>
        <w:t>About the transplanter we used</w:t>
      </w:r>
    </w:p>
    <w:p w14:paraId="059B6119" w14:textId="677D0850" w:rsidR="000C45A5" w:rsidRDefault="00F37562" w:rsidP="000C45A5">
      <w:r w:rsidRPr="00F37562">
        <w:t>Within row space (WRS)</w:t>
      </w:r>
      <w:r>
        <w:t xml:space="preserve"> </w:t>
      </w:r>
      <w:r w:rsidRPr="00F37562">
        <w:t>12 cm, 14 cm, 16 cm, 18 cm, 21 cm</w:t>
      </w:r>
    </w:p>
    <w:p w14:paraId="42B4E650" w14:textId="658D9E61" w:rsidR="00F37562" w:rsidRDefault="00F37562" w:rsidP="000C45A5">
      <w:r w:rsidRPr="00F37562">
        <w:t>per hill number of seedlings</w:t>
      </w:r>
    </w:p>
    <w:p w14:paraId="0501CDA7" w14:textId="37E9DBAC" w:rsidR="00F37562" w:rsidRDefault="00F37562" w:rsidP="000C45A5">
      <w:r w:rsidRPr="00F37562">
        <w:t>Planting depths (PD)</w:t>
      </w:r>
      <w:r>
        <w:t xml:space="preserve"> </w:t>
      </w:r>
      <w:r w:rsidRPr="00F37562">
        <w:t xml:space="preserve">1.5 </w:t>
      </w:r>
      <w:proofErr w:type="gramStart"/>
      <w:r w:rsidRPr="00F37562">
        <w:t>cm ,</w:t>
      </w:r>
      <w:proofErr w:type="gramEnd"/>
      <w:r w:rsidRPr="00F37562">
        <w:t xml:space="preserve"> 2 cm, 2.3 cm, 2.7 cm, 3 cm, 3.7 cm</w:t>
      </w:r>
    </w:p>
    <w:p w14:paraId="219D1C72" w14:textId="71820D1F" w:rsidR="00F37562" w:rsidRDefault="00F37562" w:rsidP="000C45A5">
      <w:r w:rsidRPr="00F37562">
        <w:t xml:space="preserve">Use of higher WRS (18 cm or 21 cm) or lower number of PHSN (4) did not affect the yield. This study also proves the feasibility of using a wider range of </w:t>
      </w:r>
      <w:proofErr w:type="spellStart"/>
      <w:r w:rsidRPr="00F37562">
        <w:t>pds</w:t>
      </w:r>
      <w:proofErr w:type="spellEnd"/>
      <w:r w:rsidRPr="00F37562">
        <w:t xml:space="preserve"> (1.5-3.7 cm) in MT</w:t>
      </w:r>
    </w:p>
    <w:p w14:paraId="48DA953A" w14:textId="359E53F2" w:rsidR="000C45A5" w:rsidRDefault="000C45A5" w:rsidP="000C45A5"/>
    <w:p w14:paraId="16072DC1" w14:textId="7A2A223C" w:rsidR="000C45A5" w:rsidRPr="00F37562" w:rsidRDefault="00F37562" w:rsidP="000C45A5">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6ED68D63" w14:textId="77777777" w:rsidR="00A81059" w:rsidRDefault="00A81059" w:rsidP="009961C4">
      <w:pPr>
        <w:pStyle w:val="Heading4"/>
        <w:rPr>
          <w:rFonts w:ascii="Times New Roman" w:hAnsi="Times New Roman" w:cs="Times New Roman"/>
          <w:b/>
          <w:i w:val="0"/>
          <w:color w:val="auto"/>
          <w:sz w:val="40"/>
          <w:szCs w:val="40"/>
        </w:rPr>
      </w:pPr>
      <w:bookmarkStart w:id="16" w:name="_Toc529958343"/>
    </w:p>
    <w:p w14:paraId="33768DE8" w14:textId="77777777" w:rsidR="00A81059" w:rsidRDefault="00A81059" w:rsidP="009961C4">
      <w:pPr>
        <w:pStyle w:val="Heading4"/>
        <w:rPr>
          <w:rFonts w:ascii="Times New Roman" w:hAnsi="Times New Roman" w:cs="Times New Roman"/>
          <w:b/>
          <w:i w:val="0"/>
          <w:color w:val="auto"/>
          <w:sz w:val="40"/>
          <w:szCs w:val="40"/>
        </w:rPr>
      </w:pPr>
    </w:p>
    <w:p w14:paraId="0EFA2304" w14:textId="5261C3ED" w:rsidR="00CD19C4" w:rsidRDefault="00CD19C4" w:rsidP="009961C4">
      <w:pPr>
        <w:pStyle w:val="Heading4"/>
        <w:rPr>
          <w:rFonts w:ascii="Times New Roman" w:hAnsi="Times New Roman" w:cs="Times New Roman"/>
          <w:b/>
          <w:i w:val="0"/>
          <w:color w:val="auto"/>
          <w:sz w:val="40"/>
          <w:szCs w:val="40"/>
        </w:rPr>
      </w:pPr>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 xml:space="preserve">32 Problems with Mechanical Transplanting </w:t>
      </w:r>
      <w:bookmarkEnd w:id="16"/>
    </w:p>
    <w:p w14:paraId="59D98FA4" w14:textId="0A686644" w:rsidR="004E5B6E" w:rsidRDefault="004E5B6E" w:rsidP="004E5B6E"/>
    <w:p w14:paraId="6227F074" w14:textId="4AD9FAE5" w:rsidR="004E5B6E" w:rsidRDefault="0093741C" w:rsidP="004E5B6E">
      <w:r w:rsidRPr="0093741C">
        <w:t>However, rice transplanters are considerably expensive for almost all Asian small-hold farmers. It is popular in industrialized countries where labor cost is high, for</w:t>
      </w:r>
    </w:p>
    <w:p w14:paraId="277AF3AB" w14:textId="487BCD58" w:rsidR="0093741C" w:rsidRDefault="0093741C" w:rsidP="004E5B6E">
      <w:r w:rsidRPr="0093741C">
        <w:t>The farmer of Bangladesh does not give attention to the age of seedlings at transplanting and use 30 or more day’s age of seedling. For optimum yield, age</w:t>
      </w:r>
    </w:p>
    <w:p w14:paraId="12FC2582" w14:textId="46D8584A" w:rsidR="004E5B6E" w:rsidRPr="0093741C" w:rsidRDefault="0093741C" w:rsidP="004E5B6E">
      <w:pPr>
        <w:rPr>
          <w:color w:val="FF0000"/>
        </w:rPr>
      </w:pPr>
      <w:r w:rsidRPr="0093741C">
        <w:rPr>
          <w:color w:val="FF0000"/>
        </w:rPr>
        <w:t>Techno-economic performance of 4-row self-propelled mechanical rice transplanter at farmers field in Bangladesh</w:t>
      </w:r>
    </w:p>
    <w:p w14:paraId="556A3286"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e rice mechanization can be </w:t>
      </w:r>
    </w:p>
    <w:p w14:paraId="6621177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urther increased by following the steps are listed below</w:t>
      </w:r>
    </w:p>
    <w:p w14:paraId="1E8E39C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a)</w:t>
      </w:r>
    </w:p>
    <w:p w14:paraId="514C33D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ubsidized transplanting machinery</w:t>
      </w:r>
    </w:p>
    <w:p w14:paraId="736D3B5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w:t>
      </w:r>
    </w:p>
    <w:p w14:paraId="408B0F1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b)</w:t>
      </w:r>
    </w:p>
    <w:p w14:paraId="31CFAB8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ubsidized </w:t>
      </w:r>
    </w:p>
    <w:p w14:paraId="06F3DAF2"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lastRenderedPageBreak/>
        <w:t xml:space="preserve">nursery sowing machine and nursery </w:t>
      </w:r>
    </w:p>
    <w:p w14:paraId="5423304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enters.</w:t>
      </w:r>
    </w:p>
    <w:p w14:paraId="6500271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w:t>
      </w:r>
    </w:p>
    <w:p w14:paraId="51E8EE5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Providing </w:t>
      </w:r>
    </w:p>
    <w:p w14:paraId="700BFD3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incentive to farmer for mechanized </w:t>
      </w:r>
    </w:p>
    <w:p w14:paraId="16FDBB4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ransplanting.</w:t>
      </w:r>
    </w:p>
    <w:p w14:paraId="1F06C20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d)</w:t>
      </w:r>
    </w:p>
    <w:p w14:paraId="614F411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w:t>
      </w:r>
    </w:p>
    <w:p w14:paraId="3880FD6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raining women SHGs to use transplanting machinery </w:t>
      </w:r>
    </w:p>
    <w:p w14:paraId="478711E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 order to ensure alternative employment.</w:t>
      </w:r>
    </w:p>
    <w:p w14:paraId="23C73D9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e)</w:t>
      </w:r>
    </w:p>
    <w:p w14:paraId="2D937053"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etting </w:t>
      </w:r>
    </w:p>
    <w:p w14:paraId="0C48F42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up separate training center to train operators or </w:t>
      </w:r>
    </w:p>
    <w:p w14:paraId="65CB210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itiating apprentice training under government subsidy.</w:t>
      </w:r>
    </w:p>
    <w:p w14:paraId="3CBF17D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w:t>
      </w:r>
    </w:p>
    <w:p w14:paraId="0A021DC0"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Ensuring only proven machinery </w:t>
      </w:r>
    </w:p>
    <w:p w14:paraId="0E3BFA49"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at are reliable, </w:t>
      </w:r>
    </w:p>
    <w:p w14:paraId="2DFD8A7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erviceable and having adequate service facility.</w:t>
      </w:r>
    </w:p>
    <w:p w14:paraId="69AE2EC3" w14:textId="5A44EEBE" w:rsidR="004E5B6E" w:rsidRDefault="004E5B6E" w:rsidP="004E5B6E"/>
    <w:p w14:paraId="2187CB30" w14:textId="718AB3F2" w:rsidR="004E5B6E" w:rsidRDefault="004E5B6E" w:rsidP="004E5B6E"/>
    <w:p w14:paraId="71263E00" w14:textId="63258633" w:rsidR="004E5B6E" w:rsidRDefault="004E5B6E" w:rsidP="004E5B6E"/>
    <w:p w14:paraId="5FAB588E" w14:textId="219FA507" w:rsidR="004E5B6E" w:rsidRDefault="004E5B6E" w:rsidP="004E5B6E"/>
    <w:p w14:paraId="048ACB2C" w14:textId="77777777" w:rsidR="00F13E3B" w:rsidRDefault="00F13E3B" w:rsidP="004E5B6E"/>
    <w:p w14:paraId="13F67275" w14:textId="77777777" w:rsidR="004E5B6E" w:rsidRPr="004E5B6E" w:rsidRDefault="004E5B6E" w:rsidP="004E5B6E"/>
    <w:p w14:paraId="56ACE9B1" w14:textId="20FFF95C" w:rsidR="00132602" w:rsidRDefault="000406A1" w:rsidP="00B646B0">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Earlier problems in </w:t>
      </w:r>
      <w:proofErr w:type="spellStart"/>
      <w:r>
        <w:rPr>
          <w:rFonts w:ascii="Times New Roman" w:hAnsi="Times New Roman" w:cs="Times New Roman"/>
          <w:b/>
          <w:sz w:val="24"/>
          <w:szCs w:val="24"/>
        </w:rPr>
        <w:t>india</w:t>
      </w:r>
      <w:proofErr w:type="spellEnd"/>
    </w:p>
    <w:p w14:paraId="292F663D" w14:textId="77777777" w:rsidR="000406A1" w:rsidRPr="000406A1" w:rsidRDefault="000406A1" w:rsidP="000406A1">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1 For instance, from researchers' point of view, poor anchoring of</w:t>
      </w:r>
    </w:p>
    <w:p w14:paraId="5EBB387D" w14:textId="3BA4FFC6" w:rsidR="00132602" w:rsidRPr="000406A1" w:rsidRDefault="000406A1" w:rsidP="000406A1">
      <w:pPr>
        <w:spacing w:line="360" w:lineRule="auto"/>
        <w:rPr>
          <w:rFonts w:ascii="Times New Roman" w:hAnsi="Times New Roman" w:cs="Times New Roman"/>
          <w:b/>
          <w:color w:val="FF0000"/>
          <w:sz w:val="24"/>
          <w:szCs w:val="24"/>
        </w:rPr>
      </w:pPr>
      <w:r w:rsidRPr="000406A1">
        <w:rPr>
          <w:rFonts w:ascii="Times New Roman" w:hAnsi="Times New Roman" w:cs="Times New Roman"/>
          <w:b/>
          <w:sz w:val="24"/>
          <w:szCs w:val="24"/>
        </w:rPr>
        <w:t xml:space="preserve">seedlings in the soil, uprooting of seedlings by the wave action produced due to the movement of the machine, poor metering of seedlings ranging from 3 to 11 seedlings per hole, 35-55% missing plantation were the major problems diagnosed. From farmers' perspectives, it was difficult for them to maintain 2-4 inches water depth in the field, farmers' fields are also not precisely leveled and they do not like seedling preparation operation as it was time consuming and laborious </w:t>
      </w:r>
      <w:r w:rsidRPr="000406A1">
        <w:rPr>
          <w:rFonts w:ascii="Times New Roman" w:hAnsi="Times New Roman" w:cs="Times New Roman"/>
          <w:b/>
          <w:color w:val="FF0000"/>
          <w:sz w:val="24"/>
          <w:szCs w:val="24"/>
        </w:rPr>
        <w:t>(IRRI-PAK Agricultural Machinery Program, 1978; Khan et al., 1979).</w:t>
      </w:r>
      <w:r>
        <w:rPr>
          <w:rFonts w:ascii="Times New Roman" w:hAnsi="Times New Roman" w:cs="Times New Roman"/>
          <w:b/>
          <w:color w:val="FF0000"/>
          <w:sz w:val="24"/>
          <w:szCs w:val="24"/>
        </w:rPr>
        <w:t xml:space="preserve"> </w:t>
      </w:r>
      <w:r w:rsidRPr="000406A1">
        <w:rPr>
          <w:color w:val="FF0000"/>
        </w:rPr>
        <w:t>Diffusion Possibilities of Mechanical Rice Transplanters</w:t>
      </w:r>
    </w:p>
    <w:p w14:paraId="08D06D3C" w14:textId="77777777" w:rsidR="00132602" w:rsidRDefault="00132602" w:rsidP="00B646B0">
      <w:pPr>
        <w:spacing w:line="360" w:lineRule="auto"/>
        <w:rPr>
          <w:rFonts w:ascii="Times New Roman" w:hAnsi="Times New Roman" w:cs="Times New Roman"/>
          <w:b/>
          <w:sz w:val="24"/>
          <w:szCs w:val="24"/>
        </w:rPr>
      </w:pPr>
    </w:p>
    <w:p w14:paraId="4837FE4B" w14:textId="7A6A20DF" w:rsidR="00132602" w:rsidRPr="003131AF" w:rsidRDefault="000406A1" w:rsidP="00B646B0">
      <w:pPr>
        <w:spacing w:line="360" w:lineRule="auto"/>
        <w:rPr>
          <w:rFonts w:ascii="Times New Roman" w:hAnsi="Times New Roman" w:cs="Times New Roman"/>
          <w:b/>
          <w:color w:val="00B0F0"/>
          <w:sz w:val="24"/>
          <w:szCs w:val="24"/>
        </w:rPr>
      </w:pPr>
      <w:r w:rsidRPr="003131AF">
        <w:rPr>
          <w:rFonts w:ascii="Times New Roman" w:hAnsi="Times New Roman" w:cs="Times New Roman"/>
          <w:b/>
          <w:color w:val="00B0F0"/>
          <w:sz w:val="24"/>
          <w:szCs w:val="24"/>
        </w:rPr>
        <w:lastRenderedPageBreak/>
        <w:t>the main advantage of the mechanical transplanting reported the farmers was that the nursery plants are firmly pegged into the soil, provided that the field is precisely or laser levelled. In case of poor levelling, uniform transplantation is not possible.</w:t>
      </w:r>
    </w:p>
    <w:p w14:paraId="547C0F09" w14:textId="3C7239CC" w:rsidR="003E1EB7" w:rsidRPr="005B53B9" w:rsidRDefault="003E1EB7" w:rsidP="00B646B0">
      <w:pPr>
        <w:spacing w:line="360" w:lineRule="auto"/>
        <w:rPr>
          <w:rFonts w:ascii="Times New Roman" w:hAnsi="Times New Roman" w:cs="Times New Roman"/>
          <w:b/>
          <w:color w:val="00B0F0"/>
          <w:sz w:val="24"/>
          <w:szCs w:val="24"/>
        </w:rPr>
      </w:pPr>
      <w:r w:rsidRPr="005B53B9">
        <w:rPr>
          <w:rFonts w:ascii="Times New Roman" w:hAnsi="Times New Roman" w:cs="Times New Roman"/>
          <w:b/>
          <w:color w:val="00B0F0"/>
          <w:sz w:val="24"/>
          <w:szCs w:val="24"/>
        </w:rPr>
        <w:t>Cutting nursery according to the size of feeding trays and its transportation is a tough job, 3. Raising nursery for a very large paddy area is very costly, 4.</w:t>
      </w:r>
    </w:p>
    <w:p w14:paraId="05201FD4" w14:textId="39445BA0" w:rsidR="003E1EB7" w:rsidRPr="005B53B9" w:rsidRDefault="003E1EB7" w:rsidP="00B646B0">
      <w:pPr>
        <w:spacing w:line="360" w:lineRule="auto"/>
        <w:rPr>
          <w:rFonts w:ascii="Times New Roman" w:hAnsi="Times New Roman" w:cs="Times New Roman"/>
          <w:b/>
          <w:color w:val="00B0F0"/>
          <w:sz w:val="24"/>
          <w:szCs w:val="24"/>
        </w:rPr>
      </w:pPr>
      <w:r w:rsidRPr="005B53B9">
        <w:rPr>
          <w:rFonts w:ascii="Times New Roman" w:hAnsi="Times New Roman" w:cs="Times New Roman"/>
          <w:b/>
          <w:color w:val="00B0F0"/>
          <w:sz w:val="24"/>
          <w:szCs w:val="24"/>
        </w:rPr>
        <w:t>The presence of pebbles in the roots of the nursery often damages the plants and breaks the pegging needles of the machine</w:t>
      </w:r>
    </w:p>
    <w:p w14:paraId="3C05EA2E" w14:textId="77777777"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innovator farmers reported that mechanically transplanted fields yielded 200-240 kg acre-1 higher as compared with the manually transplanted fields at similar inputs use level.</w:t>
      </w:r>
      <w:r>
        <w:rPr>
          <w:rFonts w:ascii="Times New Roman" w:hAnsi="Times New Roman" w:cs="Times New Roman"/>
          <w:b/>
          <w:sz w:val="24"/>
          <w:szCs w:val="24"/>
        </w:rPr>
        <w:t xml:space="preserve"> But the problem is the price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is high and the farmers has to spend more money on the rental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but even though the can gain more harvest than the manual transplanting of rice.</w:t>
      </w:r>
      <w:r w:rsidRPr="003E1EB7">
        <w:t xml:space="preserve"> </w:t>
      </w:r>
      <w:r w:rsidRPr="003E1EB7">
        <w:rPr>
          <w:rFonts w:ascii="Times New Roman" w:hAnsi="Times New Roman" w:cs="Times New Roman"/>
          <w:b/>
          <w:sz w:val="24"/>
          <w:szCs w:val="24"/>
        </w:rPr>
        <w:t>This implies that a significant increase in paddy production can take place by wide spread adoption of mechanical transplanters in the area</w:t>
      </w:r>
      <w:r>
        <w:rPr>
          <w:rFonts w:ascii="Times New Roman" w:hAnsi="Times New Roman" w:cs="Times New Roman"/>
          <w:b/>
          <w:sz w:val="24"/>
          <w:szCs w:val="24"/>
        </w:rPr>
        <w:t xml:space="preserve">. And also supplying </w:t>
      </w:r>
      <w:proofErr w:type="spellStart"/>
      <w:r>
        <w:rPr>
          <w:rFonts w:ascii="Times New Roman" w:hAnsi="Times New Roman" w:cs="Times New Roman"/>
          <w:b/>
          <w:sz w:val="24"/>
          <w:szCs w:val="24"/>
        </w:rPr>
        <w:t>transplnters</w:t>
      </w:r>
      <w:proofErr w:type="spellEnd"/>
      <w:r>
        <w:rPr>
          <w:rFonts w:ascii="Times New Roman" w:hAnsi="Times New Roman" w:cs="Times New Roman"/>
          <w:b/>
          <w:sz w:val="24"/>
          <w:szCs w:val="24"/>
        </w:rPr>
        <w:t xml:space="preserve"> by the </w:t>
      </w:r>
      <w:proofErr w:type="spellStart"/>
      <w:r>
        <w:rPr>
          <w:rFonts w:ascii="Times New Roman" w:hAnsi="Times New Roman" w:cs="Times New Roman"/>
          <w:b/>
          <w:sz w:val="24"/>
          <w:szCs w:val="24"/>
        </w:rPr>
        <w:t>governemt</w:t>
      </w:r>
      <w:proofErr w:type="spellEnd"/>
      <w:r>
        <w:rPr>
          <w:rFonts w:ascii="Times New Roman" w:hAnsi="Times New Roman" w:cs="Times New Roman"/>
          <w:b/>
          <w:sz w:val="24"/>
          <w:szCs w:val="24"/>
        </w:rPr>
        <w:t xml:space="preserve"> free of charge </w:t>
      </w:r>
    </w:p>
    <w:p w14:paraId="0E7BDE3F" w14:textId="29F3CC7F"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It is also needed to search for alterations in the machine to deal with the problem of pebbles in the soil.</w:t>
      </w:r>
      <w:r>
        <w:rPr>
          <w:rFonts w:ascii="Times New Roman" w:hAnsi="Times New Roman" w:cs="Times New Roman"/>
          <w:b/>
          <w:sz w:val="24"/>
          <w:szCs w:val="24"/>
        </w:rPr>
        <w:t xml:space="preserve"> </w:t>
      </w:r>
    </w:p>
    <w:p w14:paraId="0BF7DDBB"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Diffusion Possibilities of Mechanical Rice Transplanters</w:t>
      </w:r>
    </w:p>
    <w:p w14:paraId="12666A4A" w14:textId="3905C23E" w:rsidR="00132602" w:rsidRDefault="009863A2" w:rsidP="00B646B0">
      <w:pPr>
        <w:spacing w:line="360" w:lineRule="auto"/>
        <w:rPr>
          <w:rFonts w:ascii="Times New Roman" w:hAnsi="Times New Roman" w:cs="Times New Roman"/>
          <w:b/>
          <w:sz w:val="24"/>
          <w:szCs w:val="24"/>
        </w:rPr>
      </w:pPr>
      <w:r w:rsidRPr="009863A2">
        <w:rPr>
          <w:rFonts w:ascii="Times New Roman" w:hAnsi="Times New Roman" w:cs="Times New Roman"/>
          <w:b/>
          <w:sz w:val="24"/>
          <w:szCs w:val="24"/>
        </w:rPr>
        <w:t>Adoption to MT is still low due to socio-economic reasons and lack of technical information available.</w:t>
      </w:r>
    </w:p>
    <w:p w14:paraId="155367A6" w14:textId="77777777" w:rsidR="009863A2" w:rsidRPr="009863A2" w:rsidRDefault="009863A2" w:rsidP="009863A2">
      <w:pPr>
        <w:rPr>
          <w:color w:val="FF0000"/>
        </w:rPr>
      </w:pPr>
      <w:r w:rsidRPr="009863A2">
        <w:rPr>
          <w:color w:val="FF0000"/>
        </w:rPr>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F60775B" w14:textId="77777777" w:rsidR="00132602" w:rsidRDefault="00132602" w:rsidP="00B646B0">
      <w:pPr>
        <w:spacing w:line="360" w:lineRule="auto"/>
        <w:rPr>
          <w:rFonts w:ascii="Times New Roman" w:hAnsi="Times New Roman" w:cs="Times New Roman"/>
          <w:b/>
          <w:sz w:val="24"/>
          <w:szCs w:val="24"/>
        </w:rPr>
      </w:pPr>
    </w:p>
    <w:p w14:paraId="0139F8FF" w14:textId="77777777" w:rsidR="00132602" w:rsidRDefault="00132602" w:rsidP="00B646B0">
      <w:pPr>
        <w:spacing w:line="360" w:lineRule="auto"/>
        <w:rPr>
          <w:rFonts w:ascii="Times New Roman" w:hAnsi="Times New Roman" w:cs="Times New Roman"/>
          <w:b/>
          <w:sz w:val="24"/>
          <w:szCs w:val="24"/>
        </w:rPr>
      </w:pPr>
    </w:p>
    <w:p w14:paraId="18B36735" w14:textId="77777777" w:rsidR="00A81059" w:rsidRPr="00A81059"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Presently, MT is promoted in Yaya 2 program which is implemented</w:t>
      </w:r>
    </w:p>
    <w:p w14:paraId="54D9B05D" w14:textId="358B0DE5" w:rsidR="00132602"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 xml:space="preserve">by the Department of Agriculture (DOA), Sri Lanka. Further, the Food Production National </w:t>
      </w:r>
      <w:proofErr w:type="spellStart"/>
      <w:r w:rsidRPr="00A81059">
        <w:rPr>
          <w:rFonts w:ascii="Times New Roman" w:hAnsi="Times New Roman" w:cs="Times New Roman"/>
          <w:b/>
          <w:sz w:val="24"/>
          <w:szCs w:val="24"/>
        </w:rPr>
        <w:t>Programme</w:t>
      </w:r>
      <w:proofErr w:type="spellEnd"/>
      <w:r w:rsidRPr="00A81059">
        <w:rPr>
          <w:rFonts w:ascii="Times New Roman" w:hAnsi="Times New Roman" w:cs="Times New Roman"/>
          <w:b/>
          <w:sz w:val="24"/>
          <w:szCs w:val="24"/>
        </w:rPr>
        <w:t xml:space="preserve"> implemented by the Ministry of Agriculture is aiming to enhance the productivity of rice up to 5 t/ha in year 2018 where MT is identified as one of the main </w:t>
      </w:r>
      <w:proofErr w:type="gramStart"/>
      <w:r w:rsidRPr="00A81059">
        <w:rPr>
          <w:rFonts w:ascii="Times New Roman" w:hAnsi="Times New Roman" w:cs="Times New Roman"/>
          <w:b/>
          <w:sz w:val="24"/>
          <w:szCs w:val="24"/>
        </w:rPr>
        <w:t>area</w:t>
      </w:r>
      <w:proofErr w:type="gramEnd"/>
      <w:r w:rsidRPr="00A81059">
        <w:rPr>
          <w:rFonts w:ascii="Times New Roman" w:hAnsi="Times New Roman" w:cs="Times New Roman"/>
          <w:b/>
          <w:sz w:val="24"/>
          <w:szCs w:val="24"/>
        </w:rPr>
        <w:t xml:space="preserve"> to be exploited. Despite with many advantages, farmers are still reluctant to adopt MT because of some socio- economic reasons and lack of technical specifications </w:t>
      </w:r>
      <w:r w:rsidRPr="00A81059">
        <w:rPr>
          <w:rFonts w:ascii="Times New Roman" w:hAnsi="Times New Roman" w:cs="Times New Roman"/>
          <w:b/>
          <w:sz w:val="24"/>
          <w:szCs w:val="24"/>
        </w:rPr>
        <w:lastRenderedPageBreak/>
        <w:t>available related to agronomic management options of the transplanter. Problems in nursery preparation, selecting suitable varieties and appropriate planting spaces have been reported and a trend in giving up the use of mechanical transplanter in rice cultivation has been observed. Studies on efficient use of mechanical transplanter to optimize the growth and yield of rice have not yet been properly investigated in Sri Lanka.</w:t>
      </w:r>
    </w:p>
    <w:p w14:paraId="15C8B74C" w14:textId="3080855A" w:rsidR="00132602" w:rsidRDefault="00A81059" w:rsidP="00B646B0">
      <w:pPr>
        <w:spacing w:line="360" w:lineRule="auto"/>
        <w:rPr>
          <w:rFonts w:ascii="Times New Roman" w:hAnsi="Times New Roman" w:cs="Times New Roman"/>
          <w:b/>
          <w:sz w:val="24"/>
          <w:szCs w:val="24"/>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w:t>
      </w:r>
    </w:p>
    <w:p w14:paraId="5823F0B7" w14:textId="4A9DB54A" w:rsidR="00132602" w:rsidRDefault="00DD115B" w:rsidP="00B646B0">
      <w:pPr>
        <w:spacing w:line="360" w:lineRule="auto"/>
        <w:rPr>
          <w:rFonts w:ascii="Times New Roman" w:hAnsi="Times New Roman" w:cs="Times New Roman"/>
          <w:b/>
          <w:sz w:val="24"/>
          <w:szCs w:val="24"/>
        </w:rPr>
      </w:pPr>
      <w:r w:rsidRPr="00DD115B">
        <w:rPr>
          <w:rFonts w:ascii="Times New Roman" w:hAnsi="Times New Roman" w:cs="Times New Roman"/>
          <w:b/>
          <w:sz w:val="24"/>
          <w:szCs w:val="24"/>
        </w:rPr>
        <w:t>Though the farmers were experienced in rice cultivation, they mostly lacked knowledge on farm mechanization.</w:t>
      </w:r>
    </w:p>
    <w:p w14:paraId="427157D6" w14:textId="77777777" w:rsidR="00132602" w:rsidRDefault="00132602" w:rsidP="00B646B0">
      <w:pPr>
        <w:spacing w:line="360" w:lineRule="auto"/>
        <w:rPr>
          <w:rFonts w:ascii="Times New Roman" w:hAnsi="Times New Roman" w:cs="Times New Roman"/>
          <w:b/>
          <w:sz w:val="24"/>
          <w:szCs w:val="24"/>
        </w:rPr>
      </w:pPr>
    </w:p>
    <w:p w14:paraId="597451FF" w14:textId="77777777" w:rsidR="00A676C2" w:rsidRPr="00DD115B" w:rsidRDefault="00A676C2" w:rsidP="00A676C2">
      <w:pPr>
        <w:rPr>
          <w:color w:val="FF0000"/>
        </w:rPr>
      </w:pPr>
      <w:r w:rsidRPr="00DD115B">
        <w:rPr>
          <w:color w:val="FF0000"/>
        </w:rPr>
        <w:t xml:space="preserve">Transplanting Rice Seedling Using Machine </w:t>
      </w:r>
      <w:proofErr w:type="gramStart"/>
      <w:r w:rsidRPr="00DD115B">
        <w:rPr>
          <w:color w:val="FF0000"/>
        </w:rPr>
        <w:t>Transplanter :</w:t>
      </w:r>
      <w:proofErr w:type="gramEnd"/>
      <w:r w:rsidRPr="00DD115B">
        <w:rPr>
          <w:color w:val="FF0000"/>
        </w:rPr>
        <w:t xml:space="preserve"> a Potential Step</w:t>
      </w:r>
    </w:p>
    <w:p w14:paraId="5E7A9214" w14:textId="77777777" w:rsidR="00A676C2" w:rsidRDefault="00A676C2" w:rsidP="00A676C2"/>
    <w:p w14:paraId="609CBCB4" w14:textId="77777777" w:rsidR="00A676C2" w:rsidRPr="009527DF" w:rsidRDefault="00A676C2" w:rsidP="00A676C2">
      <w:pPr>
        <w:spacing w:line="360" w:lineRule="auto"/>
        <w:rPr>
          <w:rFonts w:ascii="Times New Roman" w:hAnsi="Times New Roman" w:cs="Times New Roman"/>
          <w:b/>
          <w:color w:val="00B0F0"/>
          <w:sz w:val="24"/>
          <w:szCs w:val="24"/>
        </w:rPr>
      </w:pPr>
      <w:r w:rsidRPr="009527DF">
        <w:rPr>
          <w:rFonts w:ascii="Times New Roman" w:hAnsi="Times New Roman" w:cs="Times New Roman"/>
          <w:b/>
          <w:color w:val="00B0F0"/>
          <w:sz w:val="24"/>
          <w:szCs w:val="24"/>
        </w:rPr>
        <w:t xml:space="preserve">Rice transplanting using machine transplanter is technologically viable and economically feasible. But the cost of 4 rows machine transplanter is high (approximately 200000 BDT or 2500 US$) and this constrain smallholder farmers from adopting this technology. </w:t>
      </w:r>
      <w:proofErr w:type="gramStart"/>
      <w:r w:rsidRPr="009527DF">
        <w:rPr>
          <w:rFonts w:ascii="Times New Roman" w:hAnsi="Times New Roman" w:cs="Times New Roman"/>
          <w:b/>
          <w:color w:val="00B0F0"/>
          <w:sz w:val="24"/>
          <w:szCs w:val="24"/>
        </w:rPr>
        <w:t>However</w:t>
      </w:r>
      <w:proofErr w:type="gramEnd"/>
      <w:r w:rsidRPr="009527DF">
        <w:rPr>
          <w:rFonts w:ascii="Times New Roman" w:hAnsi="Times New Roman" w:cs="Times New Roman"/>
          <w:b/>
          <w:color w:val="00B0F0"/>
          <w:sz w:val="24"/>
          <w:szCs w:val="24"/>
        </w:rPr>
        <w:t xml:space="preserve"> some of the following measures can enhance adoption. Government may enhance the subsidy component for promoting this technology from 50 to 75 per cent so that every farmer could afford a machine transplanter and </w:t>
      </w:r>
      <w:proofErr w:type="gramStart"/>
      <w:r w:rsidRPr="009527DF">
        <w:rPr>
          <w:rFonts w:ascii="Times New Roman" w:hAnsi="Times New Roman" w:cs="Times New Roman"/>
          <w:b/>
          <w:color w:val="00B0F0"/>
          <w:sz w:val="24"/>
          <w:szCs w:val="24"/>
        </w:rPr>
        <w:t>can do</w:t>
      </w:r>
      <w:proofErr w:type="gramEnd"/>
      <w:r w:rsidRPr="009527DF">
        <w:rPr>
          <w:rFonts w:ascii="Times New Roman" w:hAnsi="Times New Roman" w:cs="Times New Roman"/>
          <w:b/>
          <w:color w:val="00B0F0"/>
          <w:sz w:val="24"/>
          <w:szCs w:val="24"/>
        </w:rPr>
        <w:t xml:space="preserve"> timely operations</w:t>
      </w:r>
    </w:p>
    <w:p w14:paraId="7800206D" w14:textId="77777777" w:rsidR="00A676C2" w:rsidRPr="009527DF" w:rsidRDefault="00A676C2" w:rsidP="00A676C2">
      <w:pPr>
        <w:spacing w:line="360" w:lineRule="auto"/>
        <w:rPr>
          <w:rFonts w:ascii="Times New Roman" w:hAnsi="Times New Roman" w:cs="Times New Roman"/>
          <w:b/>
          <w:color w:val="00B0F0"/>
          <w:sz w:val="24"/>
          <w:szCs w:val="24"/>
        </w:rPr>
      </w:pPr>
      <w:r w:rsidRPr="009527DF">
        <w:rPr>
          <w:rFonts w:ascii="Times New Roman" w:hAnsi="Times New Roman" w:cs="Times New Roman"/>
          <w:b/>
          <w:color w:val="00B0F0"/>
          <w:sz w:val="24"/>
          <w:szCs w:val="24"/>
        </w:rPr>
        <w:t>? A healthy agricultural mechanization policy must be formulated immediately including machine development and manufacturing, quality protection by standardization of machines, skill development of researchers, farmers, mechanics and machine operators and marketing system improvement</w:t>
      </w:r>
    </w:p>
    <w:p w14:paraId="66EACFA9" w14:textId="3E684599" w:rsidR="00132602" w:rsidRPr="009527DF" w:rsidRDefault="00A676C2" w:rsidP="00A676C2">
      <w:pPr>
        <w:spacing w:line="360" w:lineRule="auto"/>
        <w:rPr>
          <w:rFonts w:ascii="Times New Roman" w:hAnsi="Times New Roman" w:cs="Times New Roman"/>
          <w:b/>
          <w:color w:val="00B0F0"/>
          <w:sz w:val="24"/>
          <w:szCs w:val="24"/>
        </w:rPr>
      </w:pPr>
      <w:r w:rsidRPr="009527DF">
        <w:rPr>
          <w:rFonts w:ascii="Times New Roman" w:hAnsi="Times New Roman" w:cs="Times New Roman"/>
          <w:b/>
          <w:color w:val="00B0F0"/>
          <w:sz w:val="24"/>
          <w:szCs w:val="24"/>
        </w:rPr>
        <w:t xml:space="preserve">? Funds for relevant machinery research, development and extension are to be provided to the capable institutions including selected Agricultural Research Institutes and Universities on competitive basis. This stimulates quality research to produce new machines within possible shortest time. </w:t>
      </w:r>
      <w:proofErr w:type="gramStart"/>
      <w:r w:rsidRPr="009527DF">
        <w:rPr>
          <w:rFonts w:ascii="Times New Roman" w:hAnsi="Times New Roman" w:cs="Times New Roman"/>
          <w:b/>
          <w:color w:val="00B0F0"/>
          <w:sz w:val="24"/>
          <w:szCs w:val="24"/>
        </w:rPr>
        <w:t>Also</w:t>
      </w:r>
      <w:proofErr w:type="gramEnd"/>
      <w:r w:rsidRPr="009527DF">
        <w:rPr>
          <w:rFonts w:ascii="Times New Roman" w:hAnsi="Times New Roman" w:cs="Times New Roman"/>
          <w:b/>
          <w:color w:val="00B0F0"/>
          <w:sz w:val="24"/>
          <w:szCs w:val="24"/>
        </w:rPr>
        <w:t xml:space="preserve"> it enhances farm activities and agricultural machinery industries.</w:t>
      </w:r>
    </w:p>
    <w:p w14:paraId="11B31866" w14:textId="77777777" w:rsidR="000803D9" w:rsidRPr="009527DF" w:rsidRDefault="000803D9" w:rsidP="000803D9">
      <w:pPr>
        <w:spacing w:line="360" w:lineRule="auto"/>
        <w:rPr>
          <w:rFonts w:ascii="Times New Roman" w:hAnsi="Times New Roman" w:cs="Times New Roman"/>
          <w:b/>
          <w:color w:val="00B0F0"/>
          <w:sz w:val="24"/>
          <w:szCs w:val="24"/>
        </w:rPr>
      </w:pPr>
      <w:r w:rsidRPr="009527DF">
        <w:rPr>
          <w:rFonts w:ascii="Times New Roman" w:hAnsi="Times New Roman" w:cs="Times New Roman"/>
          <w:b/>
          <w:color w:val="00B0F0"/>
          <w:sz w:val="24"/>
          <w:szCs w:val="24"/>
        </w:rPr>
        <w:t>Before distributing these implements to farmers, efforts should be made to build the knowledge and skills of extension functionaries on use of these implements</w:t>
      </w:r>
    </w:p>
    <w:p w14:paraId="4142C3D1" w14:textId="24038052" w:rsidR="000803D9" w:rsidRPr="009527DF" w:rsidRDefault="000803D9" w:rsidP="000803D9">
      <w:pPr>
        <w:spacing w:line="360" w:lineRule="auto"/>
        <w:rPr>
          <w:rFonts w:ascii="Times New Roman" w:hAnsi="Times New Roman" w:cs="Times New Roman"/>
          <w:b/>
          <w:color w:val="00B0F0"/>
          <w:sz w:val="24"/>
          <w:szCs w:val="24"/>
        </w:rPr>
      </w:pPr>
    </w:p>
    <w:p w14:paraId="7C0A1AEE" w14:textId="0CC01043" w:rsidR="00966042" w:rsidRPr="009527DF" w:rsidRDefault="000803D9" w:rsidP="00B646B0">
      <w:pPr>
        <w:spacing w:line="360" w:lineRule="auto"/>
        <w:rPr>
          <w:rFonts w:ascii="Times New Roman" w:hAnsi="Times New Roman" w:cs="Times New Roman"/>
          <w:b/>
          <w:color w:val="00B0F0"/>
          <w:sz w:val="24"/>
          <w:szCs w:val="24"/>
        </w:rPr>
      </w:pPr>
      <w:r w:rsidRPr="009527DF">
        <w:rPr>
          <w:color w:val="00B0F0"/>
        </w:rPr>
        <w:t xml:space="preserve">Transplanting Rice Seedling Using Machine </w:t>
      </w:r>
      <w:proofErr w:type="gramStart"/>
      <w:r w:rsidRPr="009527DF">
        <w:rPr>
          <w:color w:val="00B0F0"/>
        </w:rPr>
        <w:t>Transplanter :</w:t>
      </w:r>
      <w:proofErr w:type="gramEnd"/>
      <w:r w:rsidRPr="009527DF">
        <w:rPr>
          <w:color w:val="00B0F0"/>
        </w:rPr>
        <w:t xml:space="preserve"> a Potential Step</w:t>
      </w:r>
    </w:p>
    <w:p w14:paraId="720718A8" w14:textId="77777777" w:rsidR="00CE6425" w:rsidRPr="009527DF" w:rsidRDefault="00CE6425" w:rsidP="00CE6425">
      <w:pPr>
        <w:rPr>
          <w:color w:val="00B0F0"/>
        </w:rPr>
      </w:pPr>
      <w:r w:rsidRPr="009527DF">
        <w:rPr>
          <w:color w:val="00B0F0"/>
        </w:rPr>
        <w:t>Seedlings raising is a crucial part of mechanical transplanter. Farmers do not know how to raise seedlings suitable for mechanical</w:t>
      </w:r>
    </w:p>
    <w:p w14:paraId="1549D008" w14:textId="77777777" w:rsidR="00CE6425" w:rsidRPr="009527DF" w:rsidRDefault="00CE6425" w:rsidP="00CE6425">
      <w:pPr>
        <w:rPr>
          <w:color w:val="00B0F0"/>
        </w:rPr>
      </w:pPr>
      <w:r w:rsidRPr="009527DF">
        <w:rPr>
          <w:color w:val="00B0F0"/>
        </w:rPr>
        <w:t>Effect of row spacing of Rice transplanter on seedling requirement and grain yield</w:t>
      </w:r>
    </w:p>
    <w:p w14:paraId="2477D02B" w14:textId="77777777" w:rsidR="00132602" w:rsidRDefault="00132602" w:rsidP="00B646B0">
      <w:pPr>
        <w:spacing w:line="360" w:lineRule="auto"/>
        <w:rPr>
          <w:rFonts w:ascii="Times New Roman" w:hAnsi="Times New Roman" w:cs="Times New Roman"/>
          <w:b/>
          <w:sz w:val="24"/>
          <w:szCs w:val="24"/>
        </w:rPr>
      </w:pPr>
    </w:p>
    <w:p w14:paraId="25CFE8BF" w14:textId="77777777" w:rsidR="00132602" w:rsidRDefault="00132602" w:rsidP="00B646B0">
      <w:pPr>
        <w:spacing w:line="360" w:lineRule="auto"/>
        <w:rPr>
          <w:rFonts w:ascii="Times New Roman" w:hAnsi="Times New Roman" w:cs="Times New Roman"/>
          <w:b/>
          <w:sz w:val="24"/>
          <w:szCs w:val="24"/>
        </w:rPr>
      </w:pPr>
    </w:p>
    <w:p w14:paraId="775B22F4" w14:textId="3118F731" w:rsidR="00CD19C4" w:rsidRDefault="00CD19C4" w:rsidP="00B646B0">
      <w:pPr>
        <w:spacing w:line="360" w:lineRule="auto"/>
        <w:rPr>
          <w:rFonts w:ascii="Times New Roman" w:hAnsi="Times New Roman" w:cs="Times New Roman"/>
          <w:b/>
          <w:sz w:val="24"/>
          <w:szCs w:val="24"/>
        </w:rPr>
      </w:pPr>
      <w:bookmarkStart w:id="17" w:name="_Hlk531331801"/>
      <w:r w:rsidRPr="009961C4">
        <w:rPr>
          <w:rFonts w:ascii="Times New Roman" w:hAnsi="Times New Roman" w:cs="Times New Roman"/>
          <w:b/>
          <w:sz w:val="24"/>
          <w:szCs w:val="24"/>
        </w:rPr>
        <w:t>2.</w:t>
      </w:r>
      <w:r w:rsidR="00B91552">
        <w:rPr>
          <w:rFonts w:ascii="Times New Roman" w:hAnsi="Times New Roman" w:cs="Times New Roman"/>
          <w:b/>
          <w:sz w:val="24"/>
          <w:szCs w:val="24"/>
        </w:rPr>
        <w:t>6</w:t>
      </w:r>
      <w:r w:rsidRPr="009961C4">
        <w:rPr>
          <w:rFonts w:ascii="Times New Roman" w:hAnsi="Times New Roman" w:cs="Times New Roman"/>
          <w:b/>
          <w:sz w:val="24"/>
          <w:szCs w:val="24"/>
        </w:rPr>
        <w:t xml:space="preserve"> Seeding rate</w:t>
      </w:r>
    </w:p>
    <w:p w14:paraId="6674D466" w14:textId="49E9C4E4" w:rsidR="00C73D16" w:rsidRDefault="00C73D16" w:rsidP="00C73D16">
      <w:pPr>
        <w:spacing w:line="360" w:lineRule="auto"/>
        <w:rPr>
          <w:rFonts w:ascii="Times New Roman" w:hAnsi="Times New Roman" w:cs="Times New Roman"/>
          <w:b/>
          <w:color w:val="FF0000"/>
          <w:sz w:val="24"/>
          <w:szCs w:val="24"/>
        </w:rPr>
      </w:pPr>
      <w:r w:rsidRPr="00C73D16">
        <w:rPr>
          <w:rFonts w:ascii="Times New Roman" w:hAnsi="Times New Roman" w:cs="Times New Roman"/>
          <w:b/>
          <w:sz w:val="24"/>
          <w:szCs w:val="24"/>
        </w:rPr>
        <w:t>The amount of seed was 130g (dry)</w:t>
      </w:r>
      <w:r>
        <w:rPr>
          <w:rFonts w:ascii="Times New Roman" w:hAnsi="Times New Roman" w:cs="Times New Roman"/>
          <w:b/>
          <w:sz w:val="24"/>
          <w:szCs w:val="24"/>
        </w:rPr>
        <w:t xml:space="preserve"> </w:t>
      </w:r>
      <w:r w:rsidRPr="00C73D16">
        <w:rPr>
          <w:rFonts w:ascii="Times New Roman" w:hAnsi="Times New Roman" w:cs="Times New Roman"/>
          <w:b/>
          <w:sz w:val="24"/>
          <w:szCs w:val="24"/>
        </w:rPr>
        <w:t xml:space="preserve">and 150g (sprouted) per tray. </w:t>
      </w:r>
      <w:r>
        <w:rPr>
          <w:rFonts w:ascii="Times New Roman" w:hAnsi="Times New Roman" w:cs="Times New Roman"/>
          <w:b/>
          <w:color w:val="FF0000"/>
          <w:sz w:val="24"/>
          <w:szCs w:val="24"/>
        </w:rPr>
        <w:t>Tray soil</w:t>
      </w:r>
    </w:p>
    <w:p w14:paraId="283C8E2E" w14:textId="77777777" w:rsidR="00C73D16" w:rsidRPr="00C73D16" w:rsidRDefault="00C73D16" w:rsidP="00C73D16">
      <w:pPr>
        <w:spacing w:line="360" w:lineRule="auto"/>
        <w:rPr>
          <w:rFonts w:ascii="Times New Roman" w:hAnsi="Times New Roman" w:cs="Times New Roman"/>
          <w:b/>
          <w:color w:val="FF0000"/>
          <w:sz w:val="24"/>
          <w:szCs w:val="24"/>
        </w:rPr>
      </w:pPr>
    </w:p>
    <w:p w14:paraId="50AFF6B7" w14:textId="77777777" w:rsidR="00182F56" w:rsidRDefault="00182F56" w:rsidP="00B646B0">
      <w:pPr>
        <w:spacing w:line="360" w:lineRule="auto"/>
        <w:rPr>
          <w:rFonts w:ascii="Times New Roman" w:hAnsi="Times New Roman" w:cs="Times New Roman"/>
          <w:b/>
          <w:sz w:val="24"/>
          <w:szCs w:val="24"/>
        </w:rPr>
      </w:pPr>
      <w:r w:rsidRPr="00182F56">
        <w:rPr>
          <w:rFonts w:ascii="Times New Roman" w:hAnsi="Times New Roman" w:cs="Times New Roman"/>
          <w:b/>
          <w:sz w:val="24"/>
          <w:szCs w:val="24"/>
        </w:rPr>
        <w:t>The number of seedlings per hill in rice transplanter increased from 1.7 to 2.8 as the seeding rate increased from 60 to 100 g per tray. The missing hills decreased from 13.32 to 7.65 % with increasing seeding rate from 60 to 100 g per tray</w:t>
      </w:r>
    </w:p>
    <w:p w14:paraId="491CDC57" w14:textId="77777777" w:rsidR="003A1FA3" w:rsidRDefault="00182F56" w:rsidP="00B646B0">
      <w:pPr>
        <w:spacing w:line="360" w:lineRule="auto"/>
        <w:rPr>
          <w:color w:val="FF0000"/>
        </w:rPr>
      </w:pPr>
      <w:r w:rsidRPr="00182F56">
        <w:rPr>
          <w:rFonts w:ascii="Times New Roman" w:hAnsi="Times New Roman" w:cs="Times New Roman"/>
          <w:b/>
          <w:sz w:val="24"/>
          <w:szCs w:val="24"/>
        </w:rPr>
        <w:t>total cost of transplanting in the treatments</w:t>
      </w:r>
      <w:r>
        <w:rPr>
          <w:rFonts w:ascii="Times New Roman" w:hAnsi="Times New Roman" w:cs="Times New Roman"/>
          <w:b/>
          <w:sz w:val="24"/>
          <w:szCs w:val="24"/>
        </w:rPr>
        <w:t xml:space="preserve"> </w:t>
      </w:r>
      <w:r w:rsidRPr="00182F56">
        <w:rPr>
          <w:rFonts w:ascii="Times New Roman" w:hAnsi="Times New Roman" w:cs="Times New Roman"/>
          <w:b/>
          <w:sz w:val="24"/>
          <w:szCs w:val="24"/>
        </w:rPr>
        <w:t>of T2, T3 and T4</w:t>
      </w:r>
      <w:r>
        <w:rPr>
          <w:rFonts w:ascii="Times New Roman" w:hAnsi="Times New Roman" w:cs="Times New Roman"/>
          <w:b/>
          <w:sz w:val="24"/>
          <w:szCs w:val="24"/>
        </w:rPr>
        <w:t xml:space="preserve"> </w:t>
      </w:r>
      <w:r w:rsidRPr="00182F56">
        <w:rPr>
          <w:rFonts w:ascii="Times New Roman" w:hAnsi="Times New Roman" w:cs="Times New Roman"/>
          <w:b/>
          <w:sz w:val="24"/>
          <w:szCs w:val="24"/>
        </w:rPr>
        <w:t>was decreased by 19.20, 22.44 and 25.70%, respectively as compared to hand transplanting</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232FB267" w14:textId="77777777" w:rsidR="003A1FA3" w:rsidRDefault="00182F56" w:rsidP="00B646B0">
      <w:pPr>
        <w:spacing w:line="360" w:lineRule="auto"/>
        <w:rPr>
          <w:color w:val="FF0000"/>
        </w:rPr>
      </w:pPr>
      <w:r w:rsidRPr="0002682C">
        <w:rPr>
          <w:rFonts w:ascii="Times New Roman" w:hAnsi="Times New Roman" w:cs="Times New Roman"/>
          <w:b/>
          <w:color w:val="FF0000"/>
          <w:sz w:val="24"/>
          <w:szCs w:val="24"/>
        </w:rPr>
        <w:t>60</w:t>
      </w:r>
      <w:r w:rsidRPr="00182F56">
        <w:rPr>
          <w:rFonts w:ascii="Times New Roman" w:hAnsi="Times New Roman" w:cs="Times New Roman"/>
          <w:b/>
          <w:sz w:val="24"/>
          <w:szCs w:val="24"/>
        </w:rPr>
        <w:t>, 80 and 100 g per tray.</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06C6BD33" w14:textId="77DBD415" w:rsidR="00403E6E" w:rsidRDefault="00403E6E" w:rsidP="00B646B0">
      <w:pPr>
        <w:spacing w:line="360" w:lineRule="auto"/>
        <w:rPr>
          <w:rFonts w:ascii="Times New Roman" w:hAnsi="Times New Roman" w:cs="Times New Roman"/>
          <w:b/>
          <w:color w:val="C00000"/>
          <w:sz w:val="24"/>
          <w:szCs w:val="24"/>
        </w:rPr>
      </w:pPr>
      <w:r w:rsidRPr="00403E6E">
        <w:rPr>
          <w:rFonts w:ascii="Times New Roman" w:hAnsi="Times New Roman" w:cs="Times New Roman"/>
          <w:b/>
          <w:sz w:val="24"/>
          <w:szCs w:val="24"/>
        </w:rPr>
        <w:t>number of seedlings per hill in rice transplanter increased from 1.7 to 2.8 as the seeding rate increased from 60 to 100 g per tray. The average number of seedlings per hill in rice transplanter was obtained to be 2.2 compared to 1.1 in hand transplanting.</w:t>
      </w:r>
      <w:r w:rsidRPr="00403E6E">
        <w:rPr>
          <w:rFonts w:ascii="Times New Roman" w:hAnsi="Times New Roman" w:cs="Times New Roman"/>
          <w:b/>
          <w:color w:val="C00000"/>
          <w:sz w:val="24"/>
          <w:szCs w:val="24"/>
        </w:rPr>
        <w:t xml:space="preserve"> </w:t>
      </w:r>
    </w:p>
    <w:p w14:paraId="405B18D2" w14:textId="18CBC6CD" w:rsidR="00C73D16" w:rsidRDefault="0002682C" w:rsidP="00B646B0">
      <w:pPr>
        <w:spacing w:line="360" w:lineRule="auto"/>
        <w:rPr>
          <w:rFonts w:ascii="Times New Roman" w:hAnsi="Times New Roman" w:cs="Times New Roman"/>
          <w:b/>
          <w:sz w:val="24"/>
          <w:szCs w:val="24"/>
        </w:rPr>
      </w:pPr>
      <w:r w:rsidRPr="0002682C">
        <w:rPr>
          <w:color w:val="FF0000"/>
        </w:rPr>
        <w:t>Techno-Economic Performance of a Self-Propelled Rice Transplanter and Comparison with Hand Transplanting for Hybrid Rice Variety</w:t>
      </w:r>
      <w:r w:rsidRPr="0002682C">
        <w:rPr>
          <w:rFonts w:ascii="Times New Roman" w:hAnsi="Times New Roman" w:cs="Times New Roman"/>
          <w:b/>
          <w:color w:val="FF0000"/>
          <w:sz w:val="24"/>
          <w:szCs w:val="24"/>
        </w:rPr>
        <w:t>60</w:t>
      </w:r>
    </w:p>
    <w:p w14:paraId="5F684519" w14:textId="707B0F90" w:rsidR="00C73D16" w:rsidRPr="00207934" w:rsidRDefault="00207934" w:rsidP="00B646B0">
      <w:pPr>
        <w:spacing w:line="360" w:lineRule="auto"/>
        <w:rPr>
          <w:rFonts w:ascii="Times New Roman" w:hAnsi="Times New Roman" w:cs="Times New Roman"/>
          <w:b/>
          <w:color w:val="FF0000"/>
          <w:sz w:val="24"/>
          <w:szCs w:val="24"/>
        </w:rPr>
      </w:pPr>
      <w:r w:rsidRPr="00207934">
        <w:rPr>
          <w:rFonts w:ascii="Times New Roman" w:hAnsi="Times New Roman" w:cs="Times New Roman"/>
          <w:b/>
          <w:sz w:val="24"/>
          <w:szCs w:val="24"/>
        </w:rPr>
        <w:t>The seed rate per tray for mechanical transplanting was 130-140 gm dry seed.</w:t>
      </w:r>
      <w:r w:rsidRPr="00207934">
        <w:t xml:space="preserve"> </w:t>
      </w:r>
      <w:r w:rsidRPr="00207934">
        <w:rPr>
          <w:color w:val="FF0000"/>
        </w:rPr>
        <w:t>Techno-economic performance of 4-row self-propelled mechanical rice transplanter at farmers field in Bangladesh</w:t>
      </w:r>
    </w:p>
    <w:p w14:paraId="2DB7B89F" w14:textId="1D2CB771" w:rsidR="00C73D16" w:rsidRDefault="00C73D16" w:rsidP="00B646B0">
      <w:pPr>
        <w:spacing w:line="360" w:lineRule="auto"/>
        <w:rPr>
          <w:rFonts w:ascii="Times New Roman" w:hAnsi="Times New Roman" w:cs="Times New Roman"/>
          <w:b/>
          <w:sz w:val="24"/>
          <w:szCs w:val="24"/>
        </w:rPr>
      </w:pPr>
    </w:p>
    <w:p w14:paraId="57862C70" w14:textId="0D749F97" w:rsidR="00C73D16" w:rsidRDefault="00C73D16" w:rsidP="00B646B0">
      <w:pPr>
        <w:spacing w:line="360" w:lineRule="auto"/>
        <w:rPr>
          <w:rFonts w:ascii="Times New Roman" w:hAnsi="Times New Roman" w:cs="Times New Roman"/>
          <w:b/>
          <w:sz w:val="24"/>
          <w:szCs w:val="24"/>
        </w:rPr>
      </w:pPr>
    </w:p>
    <w:p w14:paraId="64E3276F" w14:textId="77777777" w:rsidR="001B49CD"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Rice plants significantly reduce the yield after transplanting seedlings grown at higher seed rate as compared to seedlings grown with low seeding density (Singh et al., 1987).</w:t>
      </w:r>
    </w:p>
    <w:p w14:paraId="4E1B256B" w14:textId="0509D2A8" w:rsidR="00C73D16"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Mostly farmers use high seed rates in the nursery to avoid weed competition and to uproot seedlings easily, but they don’t realize its effect after transplanting in main field</w:t>
      </w:r>
    </w:p>
    <w:p w14:paraId="4AB0067A" w14:textId="47D9AE8B" w:rsidR="001B49CD" w:rsidRDefault="001B49CD" w:rsidP="00B646B0">
      <w:pPr>
        <w:spacing w:line="360" w:lineRule="auto"/>
        <w:rPr>
          <w:rFonts w:ascii="Times New Roman" w:hAnsi="Times New Roman" w:cs="Times New Roman"/>
          <w:b/>
          <w:sz w:val="24"/>
          <w:szCs w:val="24"/>
        </w:rPr>
      </w:pPr>
      <w:r w:rsidRPr="001B49CD">
        <w:rPr>
          <w:rFonts w:ascii="Times New Roman" w:hAnsi="Times New Roman" w:cs="Times New Roman"/>
          <w:b/>
          <w:sz w:val="24"/>
          <w:szCs w:val="24"/>
        </w:rPr>
        <w:t>Transplanting shock was also higher in older seedlings grown with high seed rate due the more root damage during up- rooting, as separation of seedlings caused maximum root damage during uprooting and at the time of transplanting in main field. Our results are in line with the explanations of some previous studies (Singh et al., 2005; Lal and Roy, 1996; Panda et al., 1991) who reported that seedlings grown with low seed rate and with fertilizer application increased vigor, showing a better</w:t>
      </w:r>
      <w:r>
        <w:rPr>
          <w:rFonts w:ascii="Times New Roman" w:hAnsi="Times New Roman" w:cs="Times New Roman"/>
          <w:b/>
          <w:sz w:val="24"/>
          <w:szCs w:val="24"/>
        </w:rPr>
        <w:t xml:space="preserve"> </w:t>
      </w:r>
      <w:r w:rsidRPr="001B49CD">
        <w:rPr>
          <w:rFonts w:ascii="Times New Roman" w:hAnsi="Times New Roman" w:cs="Times New Roman"/>
          <w:b/>
          <w:sz w:val="24"/>
          <w:szCs w:val="24"/>
        </w:rPr>
        <w:t>stand in main field after transplanting and ultimately effected growth and yield of rice crop</w:t>
      </w:r>
    </w:p>
    <w:p w14:paraId="6A407D67"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5C3B870E" w14:textId="00D957A4" w:rsidR="00966042" w:rsidRDefault="00027762" w:rsidP="00B646B0">
      <w:pPr>
        <w:spacing w:line="360" w:lineRule="auto"/>
        <w:rPr>
          <w:rFonts w:ascii="Times New Roman" w:hAnsi="Times New Roman" w:cs="Times New Roman"/>
          <w:b/>
          <w:sz w:val="24"/>
          <w:szCs w:val="24"/>
        </w:rPr>
      </w:pPr>
      <w:r w:rsidRPr="00027762">
        <w:rPr>
          <w:rFonts w:ascii="Times New Roman" w:hAnsi="Times New Roman" w:cs="Times New Roman"/>
          <w:b/>
          <w:sz w:val="24"/>
          <w:szCs w:val="24"/>
        </w:rPr>
        <w:t>seeds or 4 seed /m2. When farmers direct seed their crops, only 10‐20% of the seeds sown will actually established. In a nursery, this may increase to 40‐50%.</w:t>
      </w:r>
    </w:p>
    <w:p w14:paraId="7E8778A2" w14:textId="0B61A738" w:rsidR="0080245B" w:rsidRPr="00027762" w:rsidRDefault="00027762" w:rsidP="00B646B0">
      <w:pPr>
        <w:spacing w:line="360" w:lineRule="auto"/>
        <w:rPr>
          <w:rFonts w:ascii="Times New Roman" w:hAnsi="Times New Roman" w:cs="Times New Roman"/>
          <w:b/>
          <w:color w:val="FF0000"/>
          <w:sz w:val="24"/>
          <w:szCs w:val="24"/>
        </w:rPr>
      </w:pPr>
      <w:r w:rsidRPr="00027762">
        <w:rPr>
          <w:color w:val="FF0000"/>
        </w:rPr>
        <w:t>Rice Production Manual</w:t>
      </w:r>
    </w:p>
    <w:p w14:paraId="33D8EF03" w14:textId="79F0DE90" w:rsidR="00A81059" w:rsidRDefault="00B97E37" w:rsidP="00B646B0">
      <w:pPr>
        <w:spacing w:line="360" w:lineRule="auto"/>
        <w:rPr>
          <w:rFonts w:ascii="Times New Roman" w:hAnsi="Times New Roman" w:cs="Times New Roman"/>
          <w:b/>
          <w:sz w:val="24"/>
          <w:szCs w:val="24"/>
        </w:rPr>
      </w:pPr>
      <w:r w:rsidRPr="00B97E37">
        <w:rPr>
          <w:rFonts w:ascii="Times New Roman" w:hAnsi="Times New Roman" w:cs="Times New Roman"/>
          <w:b/>
          <w:sz w:val="24"/>
          <w:szCs w:val="24"/>
        </w:rPr>
        <w:t xml:space="preserve">The seed rate naturally influences the growth of the seedlings. Thin sowing gives strong and </w:t>
      </w:r>
      <w:proofErr w:type="spellStart"/>
      <w:r w:rsidRPr="00B97E37">
        <w:rPr>
          <w:rFonts w:ascii="Times New Roman" w:hAnsi="Times New Roman" w:cs="Times New Roman"/>
          <w:b/>
          <w:sz w:val="24"/>
          <w:szCs w:val="24"/>
        </w:rPr>
        <w:t>tillered</w:t>
      </w:r>
      <w:proofErr w:type="spellEnd"/>
      <w:r w:rsidRPr="00B97E37">
        <w:rPr>
          <w:rFonts w:ascii="Times New Roman" w:hAnsi="Times New Roman" w:cs="Times New Roman"/>
          <w:b/>
          <w:sz w:val="24"/>
          <w:szCs w:val="24"/>
        </w:rPr>
        <w:t xml:space="preserve"> seedlings, whereas thick sowing provides thin and tall seedlings without tillers. Thin sowing in nurseries is always better and it will produce strong and sturdy seedlings, which can withstand adverse climatic conditions better and produce better yields. Therefore,</w:t>
      </w:r>
    </w:p>
    <w:p w14:paraId="13D50483" w14:textId="24ED0FCB" w:rsidR="00A81059" w:rsidRPr="00222A90" w:rsidRDefault="00222A90" w:rsidP="00B646B0">
      <w:pPr>
        <w:spacing w:line="360" w:lineRule="auto"/>
        <w:rPr>
          <w:rFonts w:ascii="Times New Roman" w:hAnsi="Times New Roman" w:cs="Times New Roman"/>
          <w:b/>
          <w:color w:val="FF0000"/>
          <w:sz w:val="24"/>
          <w:szCs w:val="24"/>
        </w:rPr>
      </w:pPr>
      <w:r w:rsidRPr="00222A90">
        <w:rPr>
          <w:color w:val="FF0000"/>
        </w:rPr>
        <w:t>(Oryza sativa</w:t>
      </w:r>
    </w:p>
    <w:p w14:paraId="775FAC62" w14:textId="77777777" w:rsidR="00A24752" w:rsidRPr="00A24752" w:rsidRDefault="00A24752" w:rsidP="00A24752">
      <w:pPr>
        <w:spacing w:line="360" w:lineRule="auto"/>
        <w:rPr>
          <w:rFonts w:ascii="Times New Roman" w:hAnsi="Times New Roman" w:cs="Times New Roman"/>
          <w:b/>
          <w:sz w:val="24"/>
          <w:szCs w:val="24"/>
        </w:rPr>
      </w:pPr>
    </w:p>
    <w:p w14:paraId="2C6522AB"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and BRRI dhan48 were transplanted in the farmer’s field by mechanical rice transplanter and compared with hand transplanting. Seedlings density was reduced at the seed rate higher than 145 gm tray-1 indicating higher seed rate increased the seedlings mortality. Seedlings mat prepared</w:t>
      </w:r>
    </w:p>
    <w:p w14:paraId="14D140A7" w14:textId="3EEFB64A"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lastRenderedPageBreak/>
        <w:t>in the farmer’s field by mechanical rice transplanter and compared with hand transplanting. Seedlings density was reduced at the seed rate higher than 145 gm tray-1 indicating higher seed rate increased the seedlings mortality. Seedlings mat prepared by the farmers were varied in seedling height, density and color due to management skill of the</w:t>
      </w:r>
    </w:p>
    <w:p w14:paraId="26DFA440" w14:textId="4AC5FD09" w:rsidR="00A81059" w:rsidRDefault="00A24752" w:rsidP="00B646B0">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5C944AE5" w14:textId="77777777" w:rsidR="00A24752" w:rsidRPr="00A24752" w:rsidRDefault="00A24752" w:rsidP="00A24752">
      <w:pPr>
        <w:spacing w:line="360" w:lineRule="auto"/>
        <w:rPr>
          <w:rFonts w:ascii="Times New Roman" w:hAnsi="Times New Roman" w:cs="Times New Roman"/>
          <w:b/>
          <w:sz w:val="24"/>
          <w:szCs w:val="24"/>
        </w:rPr>
      </w:pPr>
    </w:p>
    <w:p w14:paraId="400A21B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s density depended on the seeding rate, germination and uniform placement of seed during tray preparation. Seedlings density followed increasing trend with</w:t>
      </w:r>
    </w:p>
    <w:p w14:paraId="5FBC19E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 rate applied by the respective farmers was ranged from 125 to 150 gm tray-1. Seedlings density depended on the seeding rate, germination and uniform placement of seed during tray preparation. Seedlings density followed increasing trend with the increase in seed rate up to 145 gm tray-1 (Fig. 1). Seedlings mortality increased in higher seed rate and reduced the</w:t>
      </w:r>
    </w:p>
    <w:p w14:paraId="4E39D9FA"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rate, germination and uniform placement of seed during tray preparation. Seedlings density followed increasing trend with the increase in seed rate up to 145 gm tray-1 (Fig. 1). Seedlings mortality increased in higher seed rate and reduced the 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w:t>
      </w:r>
    </w:p>
    <w:p w14:paraId="1C6C34B9"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the increase in seed rate up to 145 gm tray-1 (Fig. 1). Seedlings mortality increased in higher seed rate and reduced the 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 and germination rate. Seed rate was also varied from one farmer to another due to farmer’s perception. Amount of seed used</w:t>
      </w:r>
    </w:p>
    <w:p w14:paraId="7E2F5C1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xml:space="preserve">, 2016). The amount of seed used in tray preparation varied depending on the variety and germination rate. Seed rate was also varied from one farmer to another due to farmer’s perception. Amount of seed used 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w:t>
      </w:r>
    </w:p>
    <w:p w14:paraId="79EC079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lastRenderedPageBreak/>
        <w:t xml:space="preserve">and germination rate. Seed rate was also varied from one farmer to another due to farmer’s perception. Amount of seed used 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 requirement in the field. Islam et al. (2015) mentioned that tray requirement, number of seedlings dispensed per stroke and</w:t>
      </w:r>
    </w:p>
    <w:p w14:paraId="6EEBF8CE"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 requirement in the field. Islam et al. (2015) mentioned that tray requirement, number of seedlings dispensed per stroke and missing hill during transplanting operation were subjected to the seed rate and uniformity of seedlings establishment.</w:t>
      </w:r>
    </w:p>
    <w:p w14:paraId="4475575B" w14:textId="6DB4E5A7"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requirement in the field. Islam et al. (2015) mentioned that tray requirement, number of seedlings dispensed per stroke and missing hill during transplanting operation were subjected to the seed rate and uniformity of seedlings establishment.</w:t>
      </w:r>
    </w:p>
    <w:p w14:paraId="11501CED" w14:textId="77777777" w:rsidR="00882E3C" w:rsidRDefault="00882E3C" w:rsidP="00882E3C">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2C1FA967" w14:textId="55B292D5" w:rsidR="00A81059" w:rsidRDefault="00A81059" w:rsidP="00B646B0">
      <w:pPr>
        <w:spacing w:line="360" w:lineRule="auto"/>
        <w:rPr>
          <w:rFonts w:ascii="Times New Roman" w:hAnsi="Times New Roman" w:cs="Times New Roman"/>
          <w:b/>
          <w:sz w:val="24"/>
          <w:szCs w:val="24"/>
        </w:rPr>
      </w:pPr>
    </w:p>
    <w:p w14:paraId="3EB7DAFB" w14:textId="2E58B4B6" w:rsidR="00A81059" w:rsidRDefault="00A81059" w:rsidP="00B646B0">
      <w:pPr>
        <w:spacing w:line="360" w:lineRule="auto"/>
        <w:rPr>
          <w:rFonts w:ascii="Times New Roman" w:hAnsi="Times New Roman" w:cs="Times New Roman"/>
          <w:b/>
          <w:sz w:val="24"/>
          <w:szCs w:val="24"/>
        </w:rPr>
      </w:pPr>
    </w:p>
    <w:bookmarkEnd w:id="17"/>
    <w:p w14:paraId="3613CE78" w14:textId="77777777" w:rsidR="00C73D16" w:rsidRPr="009961C4" w:rsidRDefault="00C73D16" w:rsidP="00B646B0">
      <w:pPr>
        <w:spacing w:line="360" w:lineRule="auto"/>
        <w:rPr>
          <w:rFonts w:ascii="Times New Roman" w:hAnsi="Times New Roman" w:cs="Times New Roman"/>
          <w:b/>
          <w:sz w:val="24"/>
          <w:szCs w:val="24"/>
        </w:rPr>
      </w:pPr>
    </w:p>
    <w:p w14:paraId="3BB75DE3" w14:textId="2E2BC7E7" w:rsidR="00CD19C4" w:rsidRDefault="00CD19C4" w:rsidP="00B91552">
      <w:pPr>
        <w:pStyle w:val="Heading2"/>
        <w:rPr>
          <w:rFonts w:ascii="Times New Roman" w:hAnsi="Times New Roman" w:cs="Times New Roman"/>
          <w:b/>
          <w:color w:val="auto"/>
          <w:sz w:val="24"/>
          <w:szCs w:val="24"/>
        </w:rPr>
      </w:pPr>
      <w:bookmarkStart w:id="18" w:name="_Toc529958344"/>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18"/>
    </w:p>
    <w:p w14:paraId="60A0B5DE" w14:textId="106DF465" w:rsidR="0080245B" w:rsidRDefault="0080245B" w:rsidP="0080245B"/>
    <w:p w14:paraId="1ABC7738" w14:textId="77777777" w:rsidR="006C1C52" w:rsidRDefault="006C1C52" w:rsidP="006C1C52">
      <w:r>
        <w:t>Seedling vigor is defined as the plant’s ability to emerge rapidly from soil or</w:t>
      </w:r>
    </w:p>
    <w:p w14:paraId="65458C00" w14:textId="4B36566A" w:rsidR="0080245B" w:rsidRPr="006C1C52" w:rsidRDefault="006C1C52" w:rsidP="006C1C52">
      <w:pPr>
        <w:rPr>
          <w:color w:val="FF0000"/>
        </w:rPr>
      </w:pPr>
      <w:r>
        <w:t>water and cover the ground fast (</w:t>
      </w:r>
      <w:proofErr w:type="spellStart"/>
      <w:r w:rsidRPr="006C1C52">
        <w:rPr>
          <w:color w:val="FF0000"/>
        </w:rPr>
        <w:t>Fukai</w:t>
      </w:r>
      <w:proofErr w:type="spellEnd"/>
      <w:r w:rsidRPr="006C1C52">
        <w:rPr>
          <w:color w:val="FF0000"/>
        </w:rPr>
        <w:t>, 2002).</w:t>
      </w:r>
    </w:p>
    <w:p w14:paraId="4E9C92A0" w14:textId="1B0A4B46" w:rsidR="0080245B" w:rsidRPr="00966042" w:rsidRDefault="00966042" w:rsidP="0080245B">
      <w:pPr>
        <w:rPr>
          <w:color w:val="FF0000"/>
        </w:rPr>
      </w:pPr>
      <w:r w:rsidRPr="00966042">
        <w:t xml:space="preserve">Seedling vigor is the basic component of the transplanted rice, which depends on its growing environment and proper age. </w:t>
      </w:r>
      <w:r w:rsidRPr="00966042">
        <w:rPr>
          <w:color w:val="FF0000"/>
        </w:rPr>
        <w:t>Influence of Nursery Management and Seedling Age on Growth and Economic Performance of Fine Rice</w:t>
      </w:r>
    </w:p>
    <w:p w14:paraId="1221855B" w14:textId="5CD71613" w:rsidR="0080245B" w:rsidRDefault="0080245B" w:rsidP="0080245B"/>
    <w:p w14:paraId="4276BC48" w14:textId="2C82019B" w:rsidR="0080245B" w:rsidRDefault="00961A1C" w:rsidP="0080245B">
      <w:r w:rsidRPr="00961A1C">
        <w:t>Success of transplanted rice directly correlate with the nursery seedlings as it plays major role for establishment in the main field (</w:t>
      </w:r>
      <w:proofErr w:type="spellStart"/>
      <w:r w:rsidRPr="00961A1C">
        <w:t>Padalia</w:t>
      </w:r>
      <w:proofErr w:type="spellEnd"/>
      <w:r w:rsidRPr="00961A1C">
        <w:t>, 1980).</w:t>
      </w:r>
    </w:p>
    <w:p w14:paraId="12847546" w14:textId="6AE05C7E" w:rsidR="00961A1C" w:rsidRDefault="00961A1C" w:rsidP="0080245B">
      <w:r w:rsidRPr="00961A1C">
        <w:t xml:space="preserve">Transplanting of healthy seedlings grown at proper nitrogen application at </w:t>
      </w:r>
      <w:proofErr w:type="spellStart"/>
      <w:r w:rsidRPr="00961A1C">
        <w:t>nurserybedshowed</w:t>
      </w:r>
      <w:proofErr w:type="spellEnd"/>
      <w:r w:rsidRPr="00961A1C">
        <w:t xml:space="preserve"> better paddy yield (Panda et al., 1991 and </w:t>
      </w:r>
      <w:proofErr w:type="spellStart"/>
      <w:r w:rsidRPr="00961A1C">
        <w:t>TeKrony</w:t>
      </w:r>
      <w:proofErr w:type="spellEnd"/>
      <w:r w:rsidRPr="00961A1C">
        <w:t xml:space="preserve"> and </w:t>
      </w:r>
      <w:proofErr w:type="spellStart"/>
      <w:r w:rsidRPr="00961A1C">
        <w:t>Egli</w:t>
      </w:r>
      <w:proofErr w:type="spellEnd"/>
      <w:r w:rsidRPr="00961A1C">
        <w:t>, 1991).</w:t>
      </w:r>
    </w:p>
    <w:p w14:paraId="3C493E05" w14:textId="60DD141D" w:rsidR="00961A1C" w:rsidRDefault="00961A1C" w:rsidP="0080245B"/>
    <w:p w14:paraId="1C59959F" w14:textId="04BC4802" w:rsidR="00961A1C" w:rsidRDefault="00961A1C" w:rsidP="0080245B">
      <w:r w:rsidRPr="00961A1C">
        <w:lastRenderedPageBreak/>
        <w:t xml:space="preserve">Healthy and vigorous seedlings from nursery-bed will give good results after transplanting in the main </w:t>
      </w:r>
      <w:proofErr w:type="spellStart"/>
      <w:r w:rsidRPr="00961A1C">
        <w:t>fiel</w:t>
      </w:r>
      <w:proofErr w:type="spellEnd"/>
    </w:p>
    <w:p w14:paraId="46232FFF" w14:textId="162239B5" w:rsidR="001B49CD" w:rsidRDefault="001B49CD" w:rsidP="0080245B">
      <w:r w:rsidRPr="001B49CD">
        <w:t xml:space="preserve">Increase in growth rate might be due to the better seedling vigor. Seedlings grown with high seeding density and without fertilizer </w:t>
      </w:r>
      <w:proofErr w:type="spellStart"/>
      <w:r w:rsidRPr="001B49CD">
        <w:t>appli</w:t>
      </w:r>
      <w:proofErr w:type="spellEnd"/>
      <w:r w:rsidRPr="001B49CD">
        <w:t>- cation decreased vigor due to high seedling competition, which ultimately gave a weaker start to crop.</w:t>
      </w:r>
    </w:p>
    <w:p w14:paraId="1838F94E"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67D89AA3" w14:textId="50EBBF0A" w:rsidR="0080245B" w:rsidRDefault="0080245B" w:rsidP="0080245B"/>
    <w:p w14:paraId="7F0CC8FB" w14:textId="6B6F679E" w:rsidR="0080245B" w:rsidRDefault="00F37562" w:rsidP="0080245B">
      <w:r w:rsidRPr="00F37562">
        <w:t>The optimum SA was identified as 12 days, but seedlings from 9 to 15 days can be also used without any yield decline</w:t>
      </w:r>
    </w:p>
    <w:p w14:paraId="28D048CE"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5E61C4FF" w14:textId="7F8B7549" w:rsidR="0080245B" w:rsidRDefault="0080245B" w:rsidP="0080245B"/>
    <w:p w14:paraId="38D7D45B" w14:textId="77777777" w:rsidR="009A5A61" w:rsidRDefault="009A5A61" w:rsidP="009A5A61">
      <w:r>
        <w:t xml:space="preserve">Early vigor is associated with rapid crop establishment which is important in increasing the ability of rice to compete against weeds. Rice competitiveness with weeds, as either the ability to suppress weeds or the ability to avoid being suppressed by weeds (Goldberg and </w:t>
      </w:r>
      <w:proofErr w:type="spellStart"/>
      <w:r>
        <w:t>Landa</w:t>
      </w:r>
      <w:proofErr w:type="spellEnd"/>
      <w:r>
        <w:t xml:space="preserve">, 1991; </w:t>
      </w:r>
      <w:proofErr w:type="spellStart"/>
      <w:r>
        <w:t>Namuco</w:t>
      </w:r>
      <w:proofErr w:type="spellEnd"/>
      <w:r>
        <w:t>, et al.,</w:t>
      </w:r>
    </w:p>
    <w:p w14:paraId="4AFA6BD8" w14:textId="77777777" w:rsidR="009A5A61" w:rsidRDefault="009A5A61" w:rsidP="009A5A61">
      <w:r>
        <w:t>3</w:t>
      </w:r>
    </w:p>
    <w:p w14:paraId="241F5D1E" w14:textId="235E444C" w:rsidR="0080245B" w:rsidRDefault="009A5A61" w:rsidP="009A5A61">
      <w:r>
        <w:t>2009), o</w:t>
      </w:r>
      <w:r w:rsidR="006C1C52" w:rsidRPr="006C1C52">
        <w:t xml:space="preserve"> </w:t>
      </w:r>
      <w:r w:rsidR="006C1C52" w:rsidRPr="006C1C52">
        <w:rPr>
          <w:color w:val="FF0000"/>
        </w:rPr>
        <w:t xml:space="preserve">Early Vigor Traits in Selected Upland and Rainfed Lowland Rice </w:t>
      </w:r>
      <w:proofErr w:type="gramStart"/>
      <w:r w:rsidR="006C1C52" w:rsidRPr="006C1C52">
        <w:rPr>
          <w:color w:val="FF0000"/>
        </w:rPr>
        <w:t>( Oryza</w:t>
      </w:r>
      <w:proofErr w:type="gramEnd"/>
      <w:r w:rsidR="006C1C52" w:rsidRPr="006C1C52">
        <w:rPr>
          <w:color w:val="FF0000"/>
        </w:rPr>
        <w:t xml:space="preserve"> sativa L .) Genotypes</w:t>
      </w:r>
    </w:p>
    <w:p w14:paraId="5002D35B" w14:textId="77777777" w:rsidR="006C1C52" w:rsidRDefault="006C1C52" w:rsidP="0080245B">
      <w:r w:rsidRPr="006C1C52">
        <w:t>Thus, dry weight could be used as a basis in defining early vigor</w:t>
      </w:r>
    </w:p>
    <w:p w14:paraId="35A85213" w14:textId="05D20E8E" w:rsidR="006C1C52" w:rsidRDefault="006C1C52" w:rsidP="0080245B">
      <w:r w:rsidRPr="006C1C52">
        <w:t>Good seedling vigor is also another trait that could increase yield of upland rice.</w:t>
      </w:r>
    </w:p>
    <w:p w14:paraId="119A3B43" w14:textId="1773198F" w:rsidR="0080245B" w:rsidRPr="006C1C52" w:rsidRDefault="006C1C52" w:rsidP="0080245B">
      <w:pPr>
        <w:rPr>
          <w:color w:val="FF0000"/>
        </w:rPr>
      </w:pPr>
      <w:r>
        <w:t xml:space="preserve"> </w:t>
      </w: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38B5A5E8" w14:textId="45EB838C" w:rsidR="0080245B" w:rsidRDefault="0080245B" w:rsidP="0080245B"/>
    <w:p w14:paraId="6B761849" w14:textId="77777777" w:rsidR="00A81059" w:rsidRDefault="00A81059" w:rsidP="0080245B"/>
    <w:p w14:paraId="033B63E3" w14:textId="77777777" w:rsidR="0080245B" w:rsidRPr="0080245B" w:rsidRDefault="0080245B" w:rsidP="0080245B"/>
    <w:p w14:paraId="67A9B7A7" w14:textId="554438F0" w:rsidR="00CD19C4" w:rsidRDefault="00CD19C4" w:rsidP="00B91552">
      <w:pPr>
        <w:pStyle w:val="Heading2"/>
        <w:rPr>
          <w:rFonts w:ascii="Times New Roman" w:hAnsi="Times New Roman" w:cs="Times New Roman"/>
          <w:b/>
          <w:color w:val="auto"/>
          <w:sz w:val="24"/>
          <w:szCs w:val="24"/>
        </w:rPr>
      </w:pPr>
      <w:bookmarkStart w:id="19" w:name="_Toc529958345"/>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8</w:t>
      </w:r>
      <w:r w:rsidRPr="00B91552">
        <w:rPr>
          <w:rFonts w:ascii="Times New Roman" w:hAnsi="Times New Roman" w:cs="Times New Roman"/>
          <w:b/>
          <w:color w:val="auto"/>
          <w:sz w:val="24"/>
          <w:szCs w:val="24"/>
        </w:rPr>
        <w:t xml:space="preserve"> Growth parameters of seedlings</w:t>
      </w:r>
      <w:bookmarkEnd w:id="19"/>
    </w:p>
    <w:p w14:paraId="35492761" w14:textId="5278860F" w:rsidR="0080245B" w:rsidRDefault="0080245B" w:rsidP="0080245B"/>
    <w:p w14:paraId="74BBD4C6" w14:textId="5D361449" w:rsidR="0080245B" w:rsidRDefault="0080245B" w:rsidP="0080245B"/>
    <w:p w14:paraId="0C8310BC" w14:textId="77777777" w:rsidR="00BB712C" w:rsidRDefault="00BB712C" w:rsidP="00BB712C">
      <w:r>
        <w:t>Dry weight is associated with the accumulation of food reserves during early crop</w:t>
      </w:r>
    </w:p>
    <w:p w14:paraId="7EB50A4F" w14:textId="1B25A476" w:rsidR="0080245B" w:rsidRDefault="00BB712C" w:rsidP="00BB712C">
      <w:r>
        <w:t>establishment. Several studies suggested that dry weight is a useful tool in defining early vigor.</w:t>
      </w:r>
    </w:p>
    <w:p w14:paraId="056B0BDA" w14:textId="77777777" w:rsidR="00BB712C" w:rsidRPr="006C1C52" w:rsidRDefault="00BB712C" w:rsidP="00BB712C">
      <w:pPr>
        <w:rPr>
          <w:color w:val="FF0000"/>
        </w:rPr>
      </w:pP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60124D5F" w14:textId="3FB86743" w:rsidR="0080245B" w:rsidRDefault="0080245B" w:rsidP="0080245B"/>
    <w:p w14:paraId="205E5866" w14:textId="26754071" w:rsidR="0080245B" w:rsidRDefault="0080245B" w:rsidP="0080245B"/>
    <w:p w14:paraId="7B35EFA3" w14:textId="21A6D398" w:rsidR="0080245B" w:rsidRDefault="0080245B" w:rsidP="0080245B"/>
    <w:p w14:paraId="6723FDA8" w14:textId="203ABF08" w:rsidR="0080245B" w:rsidRDefault="0080245B" w:rsidP="0080245B"/>
    <w:p w14:paraId="08BF4B09" w14:textId="77777777" w:rsidR="0080245B" w:rsidRPr="0080245B" w:rsidRDefault="0080245B" w:rsidP="0080245B"/>
    <w:p w14:paraId="630A0F79" w14:textId="68F60B8F" w:rsidR="00CD19C4" w:rsidRPr="00B91552" w:rsidRDefault="00CD19C4" w:rsidP="00B91552">
      <w:pPr>
        <w:pStyle w:val="Heading2"/>
        <w:rPr>
          <w:rFonts w:ascii="Times New Roman" w:hAnsi="Times New Roman" w:cs="Times New Roman"/>
          <w:b/>
          <w:color w:val="auto"/>
          <w:sz w:val="24"/>
          <w:szCs w:val="24"/>
        </w:rPr>
      </w:pPr>
      <w:bookmarkStart w:id="20" w:name="_Toc529958346"/>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9</w:t>
      </w:r>
      <w:r w:rsidRPr="00B91552">
        <w:rPr>
          <w:rFonts w:ascii="Times New Roman" w:hAnsi="Times New Roman" w:cs="Times New Roman"/>
          <w:b/>
          <w:color w:val="auto"/>
          <w:sz w:val="24"/>
          <w:szCs w:val="24"/>
        </w:rPr>
        <w:t xml:space="preserve"> Early Growth parameters of rice plants</w:t>
      </w:r>
      <w:bookmarkEnd w:id="20"/>
      <w:r w:rsidRPr="00B91552">
        <w:rPr>
          <w:rFonts w:ascii="Times New Roman" w:hAnsi="Times New Roman" w:cs="Times New Roman"/>
          <w:b/>
          <w:color w:val="auto"/>
          <w:sz w:val="24"/>
          <w:szCs w:val="24"/>
        </w:rPr>
        <w:t xml:space="preserve"> </w:t>
      </w:r>
    </w:p>
    <w:p w14:paraId="6015C10B" w14:textId="77777777" w:rsidR="00CD19C4" w:rsidRDefault="00CD19C4" w:rsidP="00B646B0">
      <w:pPr>
        <w:spacing w:line="360" w:lineRule="auto"/>
        <w:rPr>
          <w:rFonts w:ascii="Times New Roman" w:hAnsi="Times New Roman" w:cs="Times New Roman"/>
          <w:sz w:val="24"/>
          <w:szCs w:val="24"/>
        </w:rPr>
      </w:pPr>
    </w:p>
    <w:p w14:paraId="70F387A6" w14:textId="0B6E1D30" w:rsidR="00CD19C4" w:rsidRDefault="00F37562" w:rsidP="00B646B0">
      <w:pPr>
        <w:spacing w:line="360" w:lineRule="auto"/>
        <w:rPr>
          <w:rFonts w:ascii="Times New Roman" w:hAnsi="Times New Roman" w:cs="Times New Roman"/>
          <w:sz w:val="24"/>
          <w:szCs w:val="24"/>
        </w:rPr>
      </w:pPr>
      <w:r w:rsidRPr="00F37562">
        <w:rPr>
          <w:rFonts w:ascii="Times New Roman" w:hAnsi="Times New Roman" w:cs="Times New Roman"/>
          <w:sz w:val="24"/>
          <w:szCs w:val="24"/>
        </w:rPr>
        <w:t>MT produced a comparatively lower ground cover %, but had higher tiller and panicle densities with 9-22 % yield advance compared to CT. Heading and maturity was delayed by 3-5 days in MT compared to the CT</w:t>
      </w:r>
      <w:r w:rsidR="00CD19C4">
        <w:rPr>
          <w:rFonts w:ascii="Times New Roman" w:hAnsi="Times New Roman" w:cs="Times New Roman"/>
          <w:sz w:val="24"/>
          <w:szCs w:val="24"/>
        </w:rPr>
        <w:t xml:space="preserve">  </w:t>
      </w:r>
    </w:p>
    <w:p w14:paraId="1A6271BD" w14:textId="62B827E9" w:rsidR="00BF36C6" w:rsidRDefault="00BF36C6" w:rsidP="00B646B0">
      <w:pPr>
        <w:spacing w:line="360" w:lineRule="auto"/>
        <w:rPr>
          <w:rFonts w:ascii="Times New Roman" w:hAnsi="Times New Roman" w:cs="Times New Roman"/>
          <w:sz w:val="24"/>
          <w:szCs w:val="24"/>
        </w:rPr>
      </w:pPr>
      <w:r w:rsidRPr="00BF36C6">
        <w:rPr>
          <w:rFonts w:ascii="Times New Roman" w:hAnsi="Times New Roman" w:cs="Times New Roman"/>
          <w:sz w:val="24"/>
          <w:szCs w:val="24"/>
        </w:rPr>
        <w:t>Ground cover increased above 50 % at the 4th week after planting (WAP) in both establishment methods, but was always higher in CT compared to MT (Figures 1A, 1B, 1C and 1D). It reached above 80 % at the end of vegetative stage in CT. It was also observed that a higher ground cover % was achieved by 4-4½ months age varieties compared with 3-3½ months age varieties since the former have longer vegetative periods. Thus, MT may be more adaptable for rice varieties having longer vegetative period.</w:t>
      </w:r>
    </w:p>
    <w:p w14:paraId="1E881226" w14:textId="77777777"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iller density (expressed as number/m2) under MT was significantly</w:t>
      </w:r>
    </w:p>
    <w:p w14:paraId="4DE01240" w14:textId="0A5152E6"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higher than in CT</w:t>
      </w:r>
    </w:p>
    <w:p w14:paraId="56A6ED33" w14:textId="17B986C2"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Irrespective with the lesser number of hills/m2 established in MT than that of in CT, high densities of tillers and panicles o</w:t>
      </w:r>
      <w:r>
        <w:rPr>
          <w:rFonts w:ascii="Times New Roman" w:hAnsi="Times New Roman" w:cs="Times New Roman"/>
          <w:sz w:val="24"/>
          <w:szCs w:val="24"/>
        </w:rPr>
        <w:t xml:space="preserve">f </w:t>
      </w:r>
      <w:r w:rsidRPr="00212209">
        <w:rPr>
          <w:rFonts w:ascii="Times New Roman" w:hAnsi="Times New Roman" w:cs="Times New Roman"/>
          <w:sz w:val="24"/>
          <w:szCs w:val="24"/>
        </w:rPr>
        <w:t>MT were attributed by the production of higher number of tillers and panicles/hill compared to CT. MT produced an average of 18 tillers/hill compared to 13</w:t>
      </w:r>
      <w:r w:rsidRPr="00212209">
        <w:t xml:space="preserve"> </w:t>
      </w:r>
      <w:r w:rsidRPr="00212209">
        <w:rPr>
          <w:rFonts w:ascii="Times New Roman" w:hAnsi="Times New Roman" w:cs="Times New Roman"/>
          <w:sz w:val="24"/>
          <w:szCs w:val="24"/>
        </w:rPr>
        <w:t>The production of higher tiller and panicle/hill in MT may be due to the maintenance of uniform planting density during the establishment compared with irregular random planting in CT.</w:t>
      </w:r>
    </w:p>
    <w:p w14:paraId="6CE5ECC9" w14:textId="5CE6A7A0"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able</w:t>
      </w:r>
    </w:p>
    <w:p w14:paraId="48061806"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41667870" w14:textId="7FFBFE1C" w:rsidR="00CD19C4"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 xml:space="preserve">The number of active tillers and panicles produced will be the major determinate of crop yield. </w:t>
      </w:r>
      <w:proofErr w:type="gramStart"/>
      <w:r w:rsidRPr="00027762">
        <w:rPr>
          <w:rFonts w:ascii="Times New Roman" w:hAnsi="Times New Roman" w:cs="Times New Roman"/>
          <w:sz w:val="24"/>
          <w:szCs w:val="24"/>
        </w:rPr>
        <w:t>Therefore</w:t>
      </w:r>
      <w:proofErr w:type="gramEnd"/>
      <w:r w:rsidRPr="00027762">
        <w:rPr>
          <w:rFonts w:ascii="Times New Roman" w:hAnsi="Times New Roman" w:cs="Times New Roman"/>
          <w:sz w:val="24"/>
          <w:szCs w:val="24"/>
        </w:rPr>
        <w:t xml:space="preserve"> the number of seedlings established must be sufficient to produce the desired number of tillers and panicles.</w:t>
      </w:r>
    </w:p>
    <w:p w14:paraId="01507502" w14:textId="4A1E1770"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 xml:space="preserve">Each seedling will develop 3‐10 tillers depending the nutrient status, variety and planting rate and spacing. Higher seeding rates normally give fewer tillers per plant. Transplanted crops </w:t>
      </w:r>
      <w:r w:rsidRPr="00027762">
        <w:rPr>
          <w:rFonts w:ascii="Times New Roman" w:hAnsi="Times New Roman" w:cs="Times New Roman"/>
          <w:sz w:val="24"/>
          <w:szCs w:val="24"/>
        </w:rPr>
        <w:lastRenderedPageBreak/>
        <w:t>generally produce more tillers than direct seeded crops, and dry season crops often produce more tillers than wet season crops.</w:t>
      </w:r>
    </w:p>
    <w:p w14:paraId="7F75F92D" w14:textId="0C877B8E"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Three seedlings per hill is normal in most countries.</w:t>
      </w:r>
    </w:p>
    <w:p w14:paraId="44D74B9D" w14:textId="16C56D5F" w:rsidR="00675DDC" w:rsidRPr="00027762" w:rsidRDefault="00027762" w:rsidP="00B646B0">
      <w:pPr>
        <w:spacing w:line="360" w:lineRule="auto"/>
        <w:rPr>
          <w:rFonts w:ascii="Times New Roman" w:hAnsi="Times New Roman" w:cs="Times New Roman"/>
          <w:color w:val="FF0000"/>
          <w:sz w:val="24"/>
          <w:szCs w:val="24"/>
        </w:rPr>
      </w:pPr>
      <w:r w:rsidRPr="00027762">
        <w:rPr>
          <w:color w:val="FF0000"/>
        </w:rPr>
        <w:t>Rice Production Manual</w:t>
      </w:r>
    </w:p>
    <w:p w14:paraId="2BF6236D" w14:textId="601192C6" w:rsidR="0053298F" w:rsidRDefault="00DA613D">
      <w:r w:rsidRPr="00DA613D">
        <w:t>Plant height was affected significantly by different sowing methods.</w:t>
      </w:r>
    </w:p>
    <w:p w14:paraId="21AAB54B" w14:textId="04B17A4B" w:rsidR="0053298F" w:rsidRDefault="00DA613D">
      <w:r w:rsidRPr="00DA613D">
        <w:t xml:space="preserve">Number of </w:t>
      </w:r>
      <w:proofErr w:type="gramStart"/>
      <w:r w:rsidRPr="00DA613D">
        <w:t>panicle</w:t>
      </w:r>
      <w:proofErr w:type="gramEnd"/>
      <w:r w:rsidRPr="00DA613D">
        <w:t xml:space="preserve"> bearing tillers was influenced significantly by various sowing methods</w:t>
      </w:r>
    </w:p>
    <w:p w14:paraId="07AC201D" w14:textId="56C056A5" w:rsidR="0080245B" w:rsidRDefault="00DA613D">
      <w:r w:rsidRPr="00DA613D">
        <w:t xml:space="preserve">Less number of </w:t>
      </w:r>
      <w:proofErr w:type="gramStart"/>
      <w:r w:rsidRPr="00DA613D">
        <w:t>panicle</w:t>
      </w:r>
      <w:proofErr w:type="gramEnd"/>
      <w:r w:rsidRPr="00DA613D">
        <w:t xml:space="preserve"> bearing tillers in direct seeding may again be explained in terms of availability of moisture and nutrients to the crop plants at the panicle initiation stage. The availability of moisture and nutrients was low due to lack of proper distance and </w:t>
      </w:r>
      <w:proofErr w:type="gramStart"/>
      <w:r w:rsidRPr="00DA613D">
        <w:t>more</w:t>
      </w:r>
      <w:proofErr w:type="gramEnd"/>
      <w:r w:rsidRPr="00DA613D">
        <w:t xml:space="preserve"> number of weeds in direct sowing. </w:t>
      </w:r>
      <w:proofErr w:type="gramStart"/>
      <w:r w:rsidRPr="00DA613D">
        <w:t>Moreover</w:t>
      </w:r>
      <w:proofErr w:type="gramEnd"/>
      <w:r w:rsidRPr="00DA613D">
        <w:t xml:space="preserve"> roots of plant could not penetrate deep enough to exploit the soil resources fully, giving a fair chance to the weeds to compete with the crop plant. Similar results were reported by </w:t>
      </w:r>
      <w:proofErr w:type="spellStart"/>
      <w:r w:rsidRPr="00DA613D">
        <w:t>Naklange</w:t>
      </w:r>
      <w:proofErr w:type="spellEnd"/>
      <w:r w:rsidRPr="00DA613D">
        <w:t xml:space="preserve"> et al. (1996).</w:t>
      </w:r>
    </w:p>
    <w:p w14:paraId="7449E40C" w14:textId="68D27BD6" w:rsidR="0080245B" w:rsidRDefault="00DA613D">
      <w:r w:rsidRPr="00DA613D">
        <w:t xml:space="preserve">The higher number of tillers in </w:t>
      </w:r>
      <w:r>
        <w:t>parachute</w:t>
      </w:r>
      <w:r w:rsidRPr="00DA613D">
        <w:t xml:space="preserve"> compared to the other methods of direct seeding might be attributed to the availability of sufficient amount of nutrients and moisture at </w:t>
      </w:r>
      <w:proofErr w:type="spellStart"/>
      <w:r w:rsidRPr="00DA613D">
        <w:t>tillering</w:t>
      </w:r>
      <w:proofErr w:type="spellEnd"/>
      <w:r w:rsidRPr="00DA613D">
        <w:t xml:space="preserve"> initiation stage due to the deep placement of seedling and better establishment of roots. Secondly, this method had no transplanting shock as it had a mud ball along its roots, hence started growth one week earlier. Availability</w:t>
      </w:r>
    </w:p>
    <w:p w14:paraId="12AE294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1A1DCB50" w14:textId="77777777" w:rsidR="00817C36" w:rsidRDefault="00817C36" w:rsidP="00817C36">
      <w:r>
        <w:t>% ground covers by beaded string method</w:t>
      </w:r>
    </w:p>
    <w:p w14:paraId="19F17CC0" w14:textId="040D7131" w:rsidR="0080245B" w:rsidRDefault="00817C36" w:rsidP="00817C36">
      <w:r>
        <w:t xml:space="preserve">? % ground covers by beaded string method at weekly interval till varieties reach 100% ground cover. First reading can be started at 12-15 DAS. For this, you have to make 20 knots at equal distance (10-cm apart). </w:t>
      </w:r>
      <w:proofErr w:type="gramStart"/>
      <w:r>
        <w:t>So</w:t>
      </w:r>
      <w:proofErr w:type="gramEnd"/>
      <w:r>
        <w:t xml:space="preserve"> the string will be 2-m long with 20 knots at 10-cm apart. Hold the string diagonally at two locations in a plot and see how many knots (if looking perpendicularly from top) are directly hitting the crop canopy (See figure below). Multiply no. of knots hitting canopy by 5 to estimate % ground cover. For example, if 5 knots hits canopy, then % ground cover would be 25%.</w:t>
      </w:r>
    </w:p>
    <w:p w14:paraId="4EC3D6E7" w14:textId="26CEC609" w:rsidR="0080245B" w:rsidRPr="00817C36" w:rsidRDefault="00817C36">
      <w:pPr>
        <w:rPr>
          <w:color w:val="FF0000"/>
        </w:rPr>
      </w:pPr>
      <w:r w:rsidRPr="00817C36">
        <w:rPr>
          <w:color w:val="FF0000"/>
        </w:rPr>
        <w:t>% ground covers by beaded string method</w:t>
      </w:r>
    </w:p>
    <w:p w14:paraId="1E0402F4" w14:textId="77777777" w:rsidR="0080245B" w:rsidRDefault="0080245B"/>
    <w:p w14:paraId="45353265" w14:textId="24DB36A4" w:rsidR="0053298F" w:rsidRDefault="0053298F"/>
    <w:p w14:paraId="16F88908" w14:textId="57ADBE7D" w:rsidR="0053298F" w:rsidRDefault="0053298F"/>
    <w:p w14:paraId="3F719F4C" w14:textId="04F8F0F1" w:rsidR="0053298F" w:rsidRDefault="0053298F"/>
    <w:p w14:paraId="5D400838" w14:textId="7AEE5608" w:rsidR="0053298F" w:rsidRDefault="0053298F"/>
    <w:p w14:paraId="24676340" w14:textId="4F56BF41" w:rsidR="00CC5880" w:rsidRDefault="00CC5880"/>
    <w:p w14:paraId="4DF3F941" w14:textId="23AE07E2" w:rsidR="00237461" w:rsidRDefault="00237461"/>
    <w:p w14:paraId="667137B3" w14:textId="2072BCA0" w:rsidR="00237461" w:rsidRDefault="00237461"/>
    <w:p w14:paraId="6CBAFD7F" w14:textId="5C9BD3E4" w:rsidR="00237461" w:rsidRDefault="00237461"/>
    <w:p w14:paraId="611CBB40" w14:textId="264875E5" w:rsidR="00237461" w:rsidRDefault="00237461"/>
    <w:p w14:paraId="44DF9E65" w14:textId="51CC581D" w:rsidR="00237461" w:rsidRDefault="00237461"/>
    <w:p w14:paraId="275D3F0E" w14:textId="3F48D2DA" w:rsidR="00237461" w:rsidRDefault="00237461"/>
    <w:p w14:paraId="67CDDC12" w14:textId="31DACB45" w:rsidR="00237461" w:rsidRDefault="00237461"/>
    <w:p w14:paraId="31B4DBD3" w14:textId="02620B9E" w:rsidR="00657DFA" w:rsidRDefault="00657DFA"/>
    <w:p w14:paraId="089541D5" w14:textId="610B2F6A" w:rsidR="00CC5880" w:rsidRDefault="00CC5880"/>
    <w:p w14:paraId="0526E7B4" w14:textId="77777777" w:rsidR="00CC5880" w:rsidRDefault="00CC5880"/>
    <w:p w14:paraId="191A952F" w14:textId="2BD9EDF0" w:rsidR="008458A5" w:rsidRDefault="008458A5" w:rsidP="00953022">
      <w:pPr>
        <w:widowControl w:val="0"/>
        <w:autoSpaceDE w:val="0"/>
        <w:autoSpaceDN w:val="0"/>
        <w:adjustRightInd w:val="0"/>
        <w:spacing w:line="240" w:lineRule="auto"/>
      </w:pPr>
    </w:p>
    <w:p w14:paraId="15E61E7E" w14:textId="1DD52C33" w:rsidR="00244516" w:rsidRDefault="00244516" w:rsidP="00244516">
      <w:r>
        <w:t xml:space="preserve">These experiments were conducted at the Rice Research and Development Institute, </w:t>
      </w:r>
      <w:proofErr w:type="spellStart"/>
      <w:r>
        <w:t>Batalagoda</w:t>
      </w:r>
      <w:proofErr w:type="spellEnd"/>
      <w:r>
        <w:t xml:space="preserve"> situated in LCIZ (IL3) during 2018/19 </w:t>
      </w:r>
      <w:proofErr w:type="spellStart"/>
      <w:r>
        <w:t>Maha</w:t>
      </w:r>
      <w:proofErr w:type="spellEnd"/>
      <w:r>
        <w:t xml:space="preserve"> seasons. </w:t>
      </w:r>
    </w:p>
    <w:p w14:paraId="160D6756" w14:textId="073454C0" w:rsidR="00244516" w:rsidRDefault="00244516" w:rsidP="00244516">
      <w:r>
        <w:rPr>
          <w:noProof/>
        </w:rPr>
        <mc:AlternateContent>
          <mc:Choice Requires="wps">
            <w:drawing>
              <wp:anchor distT="0" distB="0" distL="114300" distR="114300" simplePos="0" relativeHeight="251659264" behindDoc="0" locked="0" layoutInCell="1" allowOverlap="1" wp14:anchorId="7DA3FDE6" wp14:editId="4E043946">
                <wp:simplePos x="0" y="0"/>
                <wp:positionH relativeFrom="column">
                  <wp:posOffset>199602</wp:posOffset>
                </wp:positionH>
                <wp:positionV relativeFrom="paragraph">
                  <wp:posOffset>154728</wp:posOffset>
                </wp:positionV>
                <wp:extent cx="5266266" cy="2091267"/>
                <wp:effectExtent l="0" t="0" r="10795" b="23495"/>
                <wp:wrapNone/>
                <wp:docPr id="1" name="Text Box 1"/>
                <wp:cNvGraphicFramePr/>
                <a:graphic xmlns:a="http://schemas.openxmlformats.org/drawingml/2006/main">
                  <a:graphicData uri="http://schemas.microsoft.com/office/word/2010/wordprocessingShape">
                    <wps:wsp>
                      <wps:cNvSpPr txBox="1"/>
                      <wps:spPr>
                        <a:xfrm>
                          <a:off x="0" y="0"/>
                          <a:ext cx="5266266" cy="2091267"/>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08FFFA3" w14:textId="77777777" w:rsidR="00213CBB" w:rsidRDefault="00213CBB" w:rsidP="00244516">
                            <w:r>
                              <w:t>These experiments were conducted at the Rice Research and</w:t>
                            </w:r>
                          </w:p>
                          <w:p w14:paraId="0C465D6A" w14:textId="5F4EF883" w:rsidR="00213CBB" w:rsidRDefault="00213CBB"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DA3FDE6" id="_x0000_t202" coordsize="21600,21600" o:spt="202" path="m,l,21600r21600,l21600,xe">
                <v:stroke joinstyle="miter"/>
                <v:path gradientshapeok="t" o:connecttype="rect"/>
              </v:shapetype>
              <v:shape id="Text Box 1" o:spid="_x0000_s1026" type="#_x0000_t202" style="position:absolute;margin-left:15.7pt;margin-top:12.2pt;width:414.65pt;height:164.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" fillcolor="white [3201]" strokecolor="#ed7d31 [3205]" strokeweight="1pt">
                <v:textbox>
                  <w:txbxContent>
                    <w:p w14:paraId="708FFFA3" w14:textId="77777777" w:rsidR="00213CBB" w:rsidRDefault="00213CBB" w:rsidP="00244516">
                      <w:r>
                        <w:t>These experiments were conducted at the Rice Research and</w:t>
                      </w:r>
                    </w:p>
                    <w:p w14:paraId="0C465D6A" w14:textId="5F4EF883" w:rsidR="00213CBB" w:rsidRDefault="00213CBB"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v:textbox>
              </v:shape>
            </w:pict>
          </mc:Fallback>
        </mc:AlternateContent>
      </w:r>
    </w:p>
    <w:p w14:paraId="382C8597" w14:textId="77777777" w:rsidR="00244516" w:rsidRDefault="00244516" w:rsidP="00244516">
      <w:pPr>
        <w:widowControl w:val="0"/>
        <w:autoSpaceDE w:val="0"/>
        <w:autoSpaceDN w:val="0"/>
        <w:adjustRightInd w:val="0"/>
        <w:spacing w:line="240" w:lineRule="auto"/>
        <w:ind w:left="480" w:hanging="480"/>
      </w:pPr>
    </w:p>
    <w:p w14:paraId="6289DD10" w14:textId="5DF29696" w:rsidR="008458A5" w:rsidRDefault="008458A5" w:rsidP="000B3E51">
      <w:pPr>
        <w:widowControl w:val="0"/>
        <w:autoSpaceDE w:val="0"/>
        <w:autoSpaceDN w:val="0"/>
        <w:adjustRightInd w:val="0"/>
        <w:spacing w:line="240" w:lineRule="auto"/>
        <w:ind w:left="480" w:hanging="480"/>
      </w:pPr>
    </w:p>
    <w:p w14:paraId="3E87E849" w14:textId="6BF4CFC6" w:rsidR="008458A5" w:rsidRDefault="008458A5" w:rsidP="000B3E51">
      <w:pPr>
        <w:widowControl w:val="0"/>
        <w:autoSpaceDE w:val="0"/>
        <w:autoSpaceDN w:val="0"/>
        <w:adjustRightInd w:val="0"/>
        <w:spacing w:line="240" w:lineRule="auto"/>
        <w:ind w:left="480" w:hanging="480"/>
      </w:pPr>
    </w:p>
    <w:p w14:paraId="29D3C1D6" w14:textId="3BBFFF97" w:rsidR="0071690A" w:rsidRDefault="0071690A" w:rsidP="000B3E51">
      <w:pPr>
        <w:widowControl w:val="0"/>
        <w:autoSpaceDE w:val="0"/>
        <w:autoSpaceDN w:val="0"/>
        <w:adjustRightInd w:val="0"/>
        <w:spacing w:line="240" w:lineRule="auto"/>
        <w:ind w:left="480" w:hanging="480"/>
      </w:pPr>
    </w:p>
    <w:p w14:paraId="4FBD1D52" w14:textId="251AA7FC" w:rsidR="0071690A" w:rsidRDefault="0071690A" w:rsidP="000B3E51">
      <w:pPr>
        <w:widowControl w:val="0"/>
        <w:autoSpaceDE w:val="0"/>
        <w:autoSpaceDN w:val="0"/>
        <w:adjustRightInd w:val="0"/>
        <w:spacing w:line="240" w:lineRule="auto"/>
        <w:ind w:left="480" w:hanging="480"/>
      </w:pPr>
    </w:p>
    <w:p w14:paraId="0AAB362F" w14:textId="654A4F10" w:rsidR="0071690A" w:rsidRDefault="0071690A" w:rsidP="000B3E51">
      <w:pPr>
        <w:widowControl w:val="0"/>
        <w:autoSpaceDE w:val="0"/>
        <w:autoSpaceDN w:val="0"/>
        <w:adjustRightInd w:val="0"/>
        <w:spacing w:line="240" w:lineRule="auto"/>
        <w:ind w:left="480" w:hanging="480"/>
      </w:pPr>
    </w:p>
    <w:p w14:paraId="6EC7F62C" w14:textId="083BDC44" w:rsidR="0071690A" w:rsidRDefault="0071690A" w:rsidP="000B3E51">
      <w:pPr>
        <w:widowControl w:val="0"/>
        <w:autoSpaceDE w:val="0"/>
        <w:autoSpaceDN w:val="0"/>
        <w:adjustRightInd w:val="0"/>
        <w:spacing w:line="240" w:lineRule="auto"/>
        <w:ind w:left="480" w:hanging="480"/>
      </w:pPr>
    </w:p>
    <w:p w14:paraId="7B7DCDED" w14:textId="24520A44" w:rsidR="0071690A" w:rsidRDefault="0071690A" w:rsidP="000B3E51">
      <w:pPr>
        <w:widowControl w:val="0"/>
        <w:autoSpaceDE w:val="0"/>
        <w:autoSpaceDN w:val="0"/>
        <w:adjustRightInd w:val="0"/>
        <w:spacing w:line="240" w:lineRule="auto"/>
        <w:ind w:left="480" w:hanging="480"/>
      </w:pPr>
    </w:p>
    <w:p w14:paraId="7A608E45" w14:textId="653ED66A" w:rsidR="0071690A" w:rsidRDefault="0071690A" w:rsidP="000B3E51">
      <w:pPr>
        <w:widowControl w:val="0"/>
        <w:autoSpaceDE w:val="0"/>
        <w:autoSpaceDN w:val="0"/>
        <w:adjustRightInd w:val="0"/>
        <w:spacing w:line="240" w:lineRule="auto"/>
        <w:ind w:left="480" w:hanging="480"/>
      </w:pPr>
    </w:p>
    <w:p w14:paraId="36B48955" w14:textId="47056023" w:rsidR="0071690A" w:rsidRDefault="0071690A" w:rsidP="00237461"/>
    <w:p w14:paraId="34460BE3" w14:textId="13E316DE" w:rsidR="0071690A" w:rsidRDefault="00CC5880" w:rsidP="00237461">
      <w:r w:rsidRPr="00CC5880">
        <w:t xml:space="preserve">Wet broadcast seeding </w:t>
      </w:r>
      <w:proofErr w:type="gramStart"/>
      <w:r w:rsidRPr="00CC5880">
        <w:t>In</w:t>
      </w:r>
      <w:proofErr w:type="gramEnd"/>
      <w:r w:rsidRPr="00CC5880">
        <w:t xml:space="preserve"> many irrigated and more reliable rainfed areas, pre‐germinated seed is broadcast into 2‐5cm of standing water. Seeding rates vary from 80‐120kg/ha and 1 person can plant 1 ha/day. Standing water levels are normally allowed to recede after seeding and water not added until the seedlings are 1‐2 leaf stage. If the soil surface dries to quickly then flash flooding of the fields may be needed. For this system to work effectively, fields must be level and have good drainage system. Seedling rearrangement will be required within 15‐20days after establishment. Weeds will need to be controlled with 21 days after establishment especially if a pre‐emergent herbicide has not been applied. This can be a very effective system for crop establishment, if there is a shortage of labor at planting, weeds can be managed and water</w:t>
      </w:r>
    </w:p>
    <w:p w14:paraId="642E4228" w14:textId="48547243" w:rsidR="0071690A" w:rsidRDefault="00CC5880" w:rsidP="00237461">
      <w:r>
        <w:t>Rice Production Manual</w:t>
      </w:r>
    </w:p>
    <w:p w14:paraId="4B5149B3" w14:textId="08853039" w:rsidR="0071690A" w:rsidRDefault="0071690A" w:rsidP="000B3E51">
      <w:pPr>
        <w:widowControl w:val="0"/>
        <w:autoSpaceDE w:val="0"/>
        <w:autoSpaceDN w:val="0"/>
        <w:adjustRightInd w:val="0"/>
        <w:spacing w:line="240" w:lineRule="auto"/>
        <w:ind w:left="480" w:hanging="480"/>
      </w:pPr>
    </w:p>
    <w:p w14:paraId="09ADB15A" w14:textId="67797D9E" w:rsidR="0071690A" w:rsidRDefault="0071690A" w:rsidP="000B3E51">
      <w:pPr>
        <w:widowControl w:val="0"/>
        <w:autoSpaceDE w:val="0"/>
        <w:autoSpaceDN w:val="0"/>
        <w:adjustRightInd w:val="0"/>
        <w:spacing w:line="240" w:lineRule="auto"/>
        <w:ind w:left="480" w:hanging="480"/>
      </w:pPr>
    </w:p>
    <w:p w14:paraId="3AD511E2" w14:textId="6CCDE188" w:rsidR="0071690A" w:rsidRDefault="0071690A" w:rsidP="000B3E51">
      <w:pPr>
        <w:widowControl w:val="0"/>
        <w:autoSpaceDE w:val="0"/>
        <w:autoSpaceDN w:val="0"/>
        <w:adjustRightInd w:val="0"/>
        <w:spacing w:line="240" w:lineRule="auto"/>
        <w:ind w:left="480" w:hanging="480"/>
      </w:pPr>
    </w:p>
    <w:p w14:paraId="31522222" w14:textId="36F4326B" w:rsidR="00E90175" w:rsidRDefault="00E90175" w:rsidP="000B3E51">
      <w:pPr>
        <w:widowControl w:val="0"/>
        <w:autoSpaceDE w:val="0"/>
        <w:autoSpaceDN w:val="0"/>
        <w:adjustRightInd w:val="0"/>
        <w:spacing w:line="240" w:lineRule="auto"/>
        <w:ind w:left="480" w:hanging="480"/>
      </w:pPr>
    </w:p>
    <w:p w14:paraId="513EF1F6" w14:textId="76D541F5" w:rsidR="00E90175" w:rsidRDefault="00E90175" w:rsidP="000B3E51">
      <w:pPr>
        <w:widowControl w:val="0"/>
        <w:autoSpaceDE w:val="0"/>
        <w:autoSpaceDN w:val="0"/>
        <w:adjustRightInd w:val="0"/>
        <w:spacing w:line="240" w:lineRule="auto"/>
        <w:ind w:left="480" w:hanging="480"/>
      </w:pPr>
    </w:p>
    <w:p w14:paraId="6E503ACE" w14:textId="16ECD2C5" w:rsidR="00E90175" w:rsidRDefault="00E90175" w:rsidP="000B3E51">
      <w:pPr>
        <w:widowControl w:val="0"/>
        <w:autoSpaceDE w:val="0"/>
        <w:autoSpaceDN w:val="0"/>
        <w:adjustRightInd w:val="0"/>
        <w:spacing w:line="240" w:lineRule="auto"/>
        <w:ind w:left="480" w:hanging="480"/>
      </w:pPr>
    </w:p>
    <w:p w14:paraId="165E92A1" w14:textId="452BF3C5" w:rsidR="00E90175" w:rsidRDefault="00E90175" w:rsidP="000B3E51">
      <w:pPr>
        <w:widowControl w:val="0"/>
        <w:autoSpaceDE w:val="0"/>
        <w:autoSpaceDN w:val="0"/>
        <w:adjustRightInd w:val="0"/>
        <w:spacing w:line="240" w:lineRule="auto"/>
        <w:ind w:left="480" w:hanging="480"/>
      </w:pPr>
    </w:p>
    <w:p w14:paraId="423398C5" w14:textId="50788CFD" w:rsidR="00E90175" w:rsidRDefault="00E90175" w:rsidP="000B3E51">
      <w:pPr>
        <w:widowControl w:val="0"/>
        <w:autoSpaceDE w:val="0"/>
        <w:autoSpaceDN w:val="0"/>
        <w:adjustRightInd w:val="0"/>
        <w:spacing w:line="240" w:lineRule="auto"/>
        <w:ind w:left="480" w:hanging="480"/>
      </w:pPr>
    </w:p>
    <w:p w14:paraId="3BC5B46E" w14:textId="2AA7B6BB" w:rsidR="00E90175" w:rsidRDefault="00E90175" w:rsidP="000B3E51">
      <w:pPr>
        <w:widowControl w:val="0"/>
        <w:autoSpaceDE w:val="0"/>
        <w:autoSpaceDN w:val="0"/>
        <w:adjustRightInd w:val="0"/>
        <w:spacing w:line="240" w:lineRule="auto"/>
        <w:ind w:left="480" w:hanging="480"/>
      </w:pPr>
    </w:p>
    <w:p w14:paraId="7F19E471" w14:textId="1F5DD251" w:rsidR="00E90175" w:rsidRDefault="00E90175" w:rsidP="000B3E51">
      <w:pPr>
        <w:widowControl w:val="0"/>
        <w:autoSpaceDE w:val="0"/>
        <w:autoSpaceDN w:val="0"/>
        <w:adjustRightInd w:val="0"/>
        <w:spacing w:line="240" w:lineRule="auto"/>
        <w:ind w:left="480" w:hanging="480"/>
      </w:pPr>
    </w:p>
    <w:p w14:paraId="6D5A2C4A" w14:textId="3761FBEF" w:rsidR="00E90175" w:rsidRDefault="00E90175" w:rsidP="000B3E51">
      <w:pPr>
        <w:widowControl w:val="0"/>
        <w:autoSpaceDE w:val="0"/>
        <w:autoSpaceDN w:val="0"/>
        <w:adjustRightInd w:val="0"/>
        <w:spacing w:line="240" w:lineRule="auto"/>
        <w:ind w:left="480" w:hanging="480"/>
      </w:pPr>
    </w:p>
    <w:p w14:paraId="450ACCC7" w14:textId="4A5EB6AC" w:rsidR="00E90175" w:rsidRDefault="00E90175" w:rsidP="000B3E51">
      <w:pPr>
        <w:widowControl w:val="0"/>
        <w:autoSpaceDE w:val="0"/>
        <w:autoSpaceDN w:val="0"/>
        <w:adjustRightInd w:val="0"/>
        <w:spacing w:line="240" w:lineRule="auto"/>
        <w:ind w:left="480" w:hanging="480"/>
      </w:pPr>
    </w:p>
    <w:p w14:paraId="1474A845" w14:textId="77777777" w:rsidR="006F6D54" w:rsidRDefault="006F6D54" w:rsidP="00D64B5F">
      <w:pPr>
        <w:widowControl w:val="0"/>
        <w:autoSpaceDE w:val="0"/>
        <w:autoSpaceDN w:val="0"/>
        <w:adjustRightInd w:val="0"/>
        <w:spacing w:line="240" w:lineRule="auto"/>
      </w:pPr>
    </w:p>
    <w:sectPr w:rsidR="006F6D54" w:rsidSect="000B54B6">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2E3B01" w14:textId="77777777" w:rsidR="00A959DC" w:rsidRDefault="00A959DC" w:rsidP="00645C49">
      <w:pPr>
        <w:spacing w:after="0" w:line="240" w:lineRule="auto"/>
      </w:pPr>
      <w:r>
        <w:separator/>
      </w:r>
    </w:p>
  </w:endnote>
  <w:endnote w:type="continuationSeparator" w:id="0">
    <w:p w14:paraId="0B1681AC" w14:textId="77777777" w:rsidR="00A959DC" w:rsidRDefault="00A959DC"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339554" w14:textId="77777777" w:rsidR="00A959DC" w:rsidRDefault="00A959DC" w:rsidP="00645C49">
      <w:pPr>
        <w:spacing w:after="0" w:line="240" w:lineRule="auto"/>
      </w:pPr>
      <w:r>
        <w:separator/>
      </w:r>
    </w:p>
  </w:footnote>
  <w:footnote w:type="continuationSeparator" w:id="0">
    <w:p w14:paraId="1951E89B" w14:textId="77777777" w:rsidR="00A959DC" w:rsidRDefault="00A959DC"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Nq8FADjeufgtAAAA"/>
  </w:docVars>
  <w:rsids>
    <w:rsidRoot w:val="00406D2A"/>
    <w:rsid w:val="000131F2"/>
    <w:rsid w:val="0002413B"/>
    <w:rsid w:val="00024E72"/>
    <w:rsid w:val="0002682C"/>
    <w:rsid w:val="00027762"/>
    <w:rsid w:val="00034669"/>
    <w:rsid w:val="000347E8"/>
    <w:rsid w:val="0003751F"/>
    <w:rsid w:val="000406A1"/>
    <w:rsid w:val="00040D48"/>
    <w:rsid w:val="00043B80"/>
    <w:rsid w:val="00045962"/>
    <w:rsid w:val="00056EB7"/>
    <w:rsid w:val="000616B3"/>
    <w:rsid w:val="0006769A"/>
    <w:rsid w:val="000677D7"/>
    <w:rsid w:val="00070E88"/>
    <w:rsid w:val="000803D9"/>
    <w:rsid w:val="000812FE"/>
    <w:rsid w:val="00082C3E"/>
    <w:rsid w:val="00090004"/>
    <w:rsid w:val="00090E6B"/>
    <w:rsid w:val="000910CE"/>
    <w:rsid w:val="00092955"/>
    <w:rsid w:val="00097298"/>
    <w:rsid w:val="000B3E51"/>
    <w:rsid w:val="000B54B6"/>
    <w:rsid w:val="000C45A5"/>
    <w:rsid w:val="000C6829"/>
    <w:rsid w:val="000D13C1"/>
    <w:rsid w:val="000D5F75"/>
    <w:rsid w:val="00132602"/>
    <w:rsid w:val="00141C6F"/>
    <w:rsid w:val="00145438"/>
    <w:rsid w:val="0017285C"/>
    <w:rsid w:val="0017410B"/>
    <w:rsid w:val="001766BB"/>
    <w:rsid w:val="00182462"/>
    <w:rsid w:val="00182F56"/>
    <w:rsid w:val="001A2E78"/>
    <w:rsid w:val="001A7030"/>
    <w:rsid w:val="001B4291"/>
    <w:rsid w:val="001B49CD"/>
    <w:rsid w:val="001C4C9E"/>
    <w:rsid w:val="00207934"/>
    <w:rsid w:val="00210CC4"/>
    <w:rsid w:val="00212209"/>
    <w:rsid w:val="00213BFC"/>
    <w:rsid w:val="00213CBB"/>
    <w:rsid w:val="00220439"/>
    <w:rsid w:val="00222A90"/>
    <w:rsid w:val="00224AD2"/>
    <w:rsid w:val="00237461"/>
    <w:rsid w:val="00244516"/>
    <w:rsid w:val="0026135F"/>
    <w:rsid w:val="002777F8"/>
    <w:rsid w:val="00284E3D"/>
    <w:rsid w:val="002A2565"/>
    <w:rsid w:val="002A61FD"/>
    <w:rsid w:val="002B71D8"/>
    <w:rsid w:val="002C40D6"/>
    <w:rsid w:val="002C63E7"/>
    <w:rsid w:val="002D36A2"/>
    <w:rsid w:val="002E3803"/>
    <w:rsid w:val="002E65DA"/>
    <w:rsid w:val="00300D9E"/>
    <w:rsid w:val="003131AF"/>
    <w:rsid w:val="003137DE"/>
    <w:rsid w:val="003169B8"/>
    <w:rsid w:val="00333B63"/>
    <w:rsid w:val="00337D35"/>
    <w:rsid w:val="00343F29"/>
    <w:rsid w:val="003475B3"/>
    <w:rsid w:val="00355206"/>
    <w:rsid w:val="00357BD9"/>
    <w:rsid w:val="00361FB7"/>
    <w:rsid w:val="00371930"/>
    <w:rsid w:val="00376A1A"/>
    <w:rsid w:val="00381D8F"/>
    <w:rsid w:val="003849E3"/>
    <w:rsid w:val="00384B7B"/>
    <w:rsid w:val="003930DA"/>
    <w:rsid w:val="00395756"/>
    <w:rsid w:val="003A0AE0"/>
    <w:rsid w:val="003A1FA3"/>
    <w:rsid w:val="003A2064"/>
    <w:rsid w:val="003A27E3"/>
    <w:rsid w:val="003B2B29"/>
    <w:rsid w:val="003C15B6"/>
    <w:rsid w:val="003D2578"/>
    <w:rsid w:val="003E1EB7"/>
    <w:rsid w:val="003E5F89"/>
    <w:rsid w:val="003F0DAF"/>
    <w:rsid w:val="003F3EA9"/>
    <w:rsid w:val="00403E6E"/>
    <w:rsid w:val="00406D2A"/>
    <w:rsid w:val="00414042"/>
    <w:rsid w:val="00415F45"/>
    <w:rsid w:val="00420BA9"/>
    <w:rsid w:val="00425730"/>
    <w:rsid w:val="00463453"/>
    <w:rsid w:val="00463C2E"/>
    <w:rsid w:val="004672AB"/>
    <w:rsid w:val="00467EBC"/>
    <w:rsid w:val="00495C6E"/>
    <w:rsid w:val="004A122D"/>
    <w:rsid w:val="004A1EBD"/>
    <w:rsid w:val="004A30FC"/>
    <w:rsid w:val="004B19E2"/>
    <w:rsid w:val="004E2DEE"/>
    <w:rsid w:val="004E4A1F"/>
    <w:rsid w:val="004E5B6E"/>
    <w:rsid w:val="004E62B6"/>
    <w:rsid w:val="004F1D48"/>
    <w:rsid w:val="00501952"/>
    <w:rsid w:val="005038AE"/>
    <w:rsid w:val="00526C0B"/>
    <w:rsid w:val="0053298F"/>
    <w:rsid w:val="00535DB9"/>
    <w:rsid w:val="00543295"/>
    <w:rsid w:val="00577BB9"/>
    <w:rsid w:val="005A5F63"/>
    <w:rsid w:val="005B53B9"/>
    <w:rsid w:val="005D6CEF"/>
    <w:rsid w:val="006204D6"/>
    <w:rsid w:val="00622CC2"/>
    <w:rsid w:val="0062332D"/>
    <w:rsid w:val="00631A4C"/>
    <w:rsid w:val="00636832"/>
    <w:rsid w:val="00644C8D"/>
    <w:rsid w:val="00645C49"/>
    <w:rsid w:val="00647308"/>
    <w:rsid w:val="00652E66"/>
    <w:rsid w:val="00657DFA"/>
    <w:rsid w:val="00667AFB"/>
    <w:rsid w:val="00675DDC"/>
    <w:rsid w:val="006836FC"/>
    <w:rsid w:val="00685E2F"/>
    <w:rsid w:val="006A0CD3"/>
    <w:rsid w:val="006A1C14"/>
    <w:rsid w:val="006B31CE"/>
    <w:rsid w:val="006C1C52"/>
    <w:rsid w:val="006D25E4"/>
    <w:rsid w:val="006E5B3D"/>
    <w:rsid w:val="006E6519"/>
    <w:rsid w:val="006F6D54"/>
    <w:rsid w:val="007117B3"/>
    <w:rsid w:val="0071690A"/>
    <w:rsid w:val="00716ACD"/>
    <w:rsid w:val="00716F04"/>
    <w:rsid w:val="007570B7"/>
    <w:rsid w:val="00774C51"/>
    <w:rsid w:val="007941AD"/>
    <w:rsid w:val="00794DE5"/>
    <w:rsid w:val="007A0936"/>
    <w:rsid w:val="007B10EA"/>
    <w:rsid w:val="007B7AD7"/>
    <w:rsid w:val="007D0702"/>
    <w:rsid w:val="007D23A8"/>
    <w:rsid w:val="007E3332"/>
    <w:rsid w:val="007E6D8A"/>
    <w:rsid w:val="0080245B"/>
    <w:rsid w:val="008040DD"/>
    <w:rsid w:val="00817C36"/>
    <w:rsid w:val="008266F0"/>
    <w:rsid w:val="008333CC"/>
    <w:rsid w:val="008458A5"/>
    <w:rsid w:val="00866AF3"/>
    <w:rsid w:val="00872990"/>
    <w:rsid w:val="00876A4A"/>
    <w:rsid w:val="00882E3C"/>
    <w:rsid w:val="00884D6C"/>
    <w:rsid w:val="00893D0A"/>
    <w:rsid w:val="008A3AD8"/>
    <w:rsid w:val="008B341D"/>
    <w:rsid w:val="008D133D"/>
    <w:rsid w:val="008D4186"/>
    <w:rsid w:val="008D56B7"/>
    <w:rsid w:val="008D6CB1"/>
    <w:rsid w:val="008E4CAB"/>
    <w:rsid w:val="008E71DB"/>
    <w:rsid w:val="0090407A"/>
    <w:rsid w:val="00906148"/>
    <w:rsid w:val="00920DA3"/>
    <w:rsid w:val="00923EFC"/>
    <w:rsid w:val="0093031A"/>
    <w:rsid w:val="009321B2"/>
    <w:rsid w:val="00935C9A"/>
    <w:rsid w:val="0093741C"/>
    <w:rsid w:val="00950046"/>
    <w:rsid w:val="009527DF"/>
    <w:rsid w:val="00953022"/>
    <w:rsid w:val="0096093E"/>
    <w:rsid w:val="00961A1C"/>
    <w:rsid w:val="00964BE5"/>
    <w:rsid w:val="00966042"/>
    <w:rsid w:val="009863A2"/>
    <w:rsid w:val="00994F5E"/>
    <w:rsid w:val="009961C4"/>
    <w:rsid w:val="009A0C97"/>
    <w:rsid w:val="009A248A"/>
    <w:rsid w:val="009A5A61"/>
    <w:rsid w:val="009A604B"/>
    <w:rsid w:val="009B4C91"/>
    <w:rsid w:val="009C4F1C"/>
    <w:rsid w:val="009D058A"/>
    <w:rsid w:val="009D0B1A"/>
    <w:rsid w:val="009D73CE"/>
    <w:rsid w:val="00A019A4"/>
    <w:rsid w:val="00A12887"/>
    <w:rsid w:val="00A24752"/>
    <w:rsid w:val="00A308AC"/>
    <w:rsid w:val="00A30F6C"/>
    <w:rsid w:val="00A36325"/>
    <w:rsid w:val="00A372C3"/>
    <w:rsid w:val="00A423FB"/>
    <w:rsid w:val="00A5665E"/>
    <w:rsid w:val="00A676C2"/>
    <w:rsid w:val="00A70D92"/>
    <w:rsid w:val="00A80D06"/>
    <w:rsid w:val="00A81059"/>
    <w:rsid w:val="00A959DC"/>
    <w:rsid w:val="00AA1A34"/>
    <w:rsid w:val="00AB1B12"/>
    <w:rsid w:val="00AB7317"/>
    <w:rsid w:val="00AC19C1"/>
    <w:rsid w:val="00AC6680"/>
    <w:rsid w:val="00AC6F6F"/>
    <w:rsid w:val="00AD2707"/>
    <w:rsid w:val="00AE2838"/>
    <w:rsid w:val="00AF500A"/>
    <w:rsid w:val="00B06EF0"/>
    <w:rsid w:val="00B10115"/>
    <w:rsid w:val="00B108CB"/>
    <w:rsid w:val="00B119B6"/>
    <w:rsid w:val="00B13339"/>
    <w:rsid w:val="00B233DC"/>
    <w:rsid w:val="00B26039"/>
    <w:rsid w:val="00B37937"/>
    <w:rsid w:val="00B46727"/>
    <w:rsid w:val="00B53278"/>
    <w:rsid w:val="00B646B0"/>
    <w:rsid w:val="00B801D7"/>
    <w:rsid w:val="00B902F2"/>
    <w:rsid w:val="00B91552"/>
    <w:rsid w:val="00B91F29"/>
    <w:rsid w:val="00B97E37"/>
    <w:rsid w:val="00BB057D"/>
    <w:rsid w:val="00BB712C"/>
    <w:rsid w:val="00BB7E9C"/>
    <w:rsid w:val="00BC6F04"/>
    <w:rsid w:val="00BD06B9"/>
    <w:rsid w:val="00BD31C2"/>
    <w:rsid w:val="00BD3C3A"/>
    <w:rsid w:val="00BD5D18"/>
    <w:rsid w:val="00BD75D0"/>
    <w:rsid w:val="00BF36C6"/>
    <w:rsid w:val="00C03E11"/>
    <w:rsid w:val="00C172D1"/>
    <w:rsid w:val="00C257E4"/>
    <w:rsid w:val="00C3045B"/>
    <w:rsid w:val="00C46EB2"/>
    <w:rsid w:val="00C55368"/>
    <w:rsid w:val="00C7087F"/>
    <w:rsid w:val="00C73D16"/>
    <w:rsid w:val="00C83A0A"/>
    <w:rsid w:val="00C9160C"/>
    <w:rsid w:val="00C91B63"/>
    <w:rsid w:val="00CA79BD"/>
    <w:rsid w:val="00CC38BF"/>
    <w:rsid w:val="00CC5880"/>
    <w:rsid w:val="00CC64D0"/>
    <w:rsid w:val="00CD19C4"/>
    <w:rsid w:val="00CE6425"/>
    <w:rsid w:val="00D12807"/>
    <w:rsid w:val="00D37AA9"/>
    <w:rsid w:val="00D40D86"/>
    <w:rsid w:val="00D45BC6"/>
    <w:rsid w:val="00D640CB"/>
    <w:rsid w:val="00D64B5F"/>
    <w:rsid w:val="00D6578F"/>
    <w:rsid w:val="00D80C83"/>
    <w:rsid w:val="00DA613D"/>
    <w:rsid w:val="00DB34FE"/>
    <w:rsid w:val="00DC0157"/>
    <w:rsid w:val="00DC0FC2"/>
    <w:rsid w:val="00DD115B"/>
    <w:rsid w:val="00DE53A2"/>
    <w:rsid w:val="00E410DD"/>
    <w:rsid w:val="00E75E65"/>
    <w:rsid w:val="00E80AAE"/>
    <w:rsid w:val="00E82BCE"/>
    <w:rsid w:val="00E90175"/>
    <w:rsid w:val="00E93DF6"/>
    <w:rsid w:val="00EA08B1"/>
    <w:rsid w:val="00EA3D86"/>
    <w:rsid w:val="00EB1651"/>
    <w:rsid w:val="00ED0CEF"/>
    <w:rsid w:val="00F075F1"/>
    <w:rsid w:val="00F11C01"/>
    <w:rsid w:val="00F13E3B"/>
    <w:rsid w:val="00F2129B"/>
    <w:rsid w:val="00F25241"/>
    <w:rsid w:val="00F2782A"/>
    <w:rsid w:val="00F33DF8"/>
    <w:rsid w:val="00F352CB"/>
    <w:rsid w:val="00F37562"/>
    <w:rsid w:val="00F40783"/>
    <w:rsid w:val="00F42A0B"/>
    <w:rsid w:val="00F43CC2"/>
    <w:rsid w:val="00F46C2D"/>
    <w:rsid w:val="00F778B0"/>
    <w:rsid w:val="00F85170"/>
    <w:rsid w:val="00F86B86"/>
    <w:rsid w:val="00F90819"/>
    <w:rsid w:val="00F9528A"/>
    <w:rsid w:val="00FA42FA"/>
    <w:rsid w:val="00FB2836"/>
    <w:rsid w:val="00FC0075"/>
    <w:rsid w:val="00FC51E0"/>
    <w:rsid w:val="00FD32C8"/>
    <w:rsid w:val="00FD3E6F"/>
    <w:rsid w:val="00FD5B20"/>
    <w:rsid w:val="00FE1D94"/>
    <w:rsid w:val="00FE2ACA"/>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18752231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A4339-F013-4282-8641-D64533736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5</TotalTime>
  <Pages>45</Pages>
  <Words>49565</Words>
  <Characters>282522</Characters>
  <Application>Microsoft Office Word</Application>
  <DocSecurity>0</DocSecurity>
  <Lines>2354</Lines>
  <Paragraphs>6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78</cp:revision>
  <dcterms:created xsi:type="dcterms:W3CDTF">2018-11-18T06:18:00Z</dcterms:created>
  <dcterms:modified xsi:type="dcterms:W3CDTF">2018-12-04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